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1569C8C" w14:textId="57033EB1" w:rsidR="007B0216" w:rsidRPr="00B55668" w:rsidRDefault="00B55668" w:rsidP="00220469">
      <w:pPr>
        <w:pStyle w:val="Heading1"/>
      </w:pPr>
      <w:bookmarkStart w:id="0" w:name="_Toc73474763"/>
      <w:r w:rsidRPr="00B55668">
        <w:t>e</w:t>
      </w:r>
      <w:r>
        <w:t xml:space="preserve">Figure </w:t>
      </w:r>
      <w:r w:rsidR="00353B09">
        <w:t>1</w:t>
      </w:r>
      <w:r w:rsidRPr="00B55668">
        <w:t>.</w:t>
      </w:r>
      <w:r w:rsidR="00220469">
        <w:t xml:space="preserve"> Number of patients evaluated for safety and efficacy in Koga et al. 2018</w:t>
      </w:r>
      <w:bookmarkEnd w:id="0"/>
      <w:r w:rsidR="00B333AA">
        <w:t xml:space="preserve"> </w:t>
      </w:r>
      <w:r w:rsidR="00B333AA">
        <w:fldChar w:fldCharType="begin">
          <w:fldData xml:space="preserve">PEVuZE5vdGU+PENpdGU+PEF1dGhvcj5Lb2dhPC9BdXRob3I+PFllYXI+MjAxODwvWWVhcj48UmVj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</w:fldData>
        </w:fldChar>
      </w:r>
      <w:r w:rsidR="00B333AA">
        <w:instrText xml:space="preserve"> ADDIN EN.CITE </w:instrText>
      </w:r>
      <w:r w:rsidR="00B333AA">
        <w:fldChar w:fldCharType="begin">
          <w:fldData xml:space="preserve">PEVuZE5vdGU+PENpdGU+PEF1dGhvcj5Lb2dhPC9BdXRob3I+PFllYXI+MjAxODwvWWVhcj48UmVj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</w:fldData>
        </w:fldChar>
      </w:r>
      <w:r w:rsidR="00B333AA">
        <w:instrText xml:space="preserve"> ADDIN EN.CITE.DATA </w:instrText>
      </w:r>
      <w:r w:rsidR="00B333AA">
        <w:fldChar w:fldCharType="end"/>
      </w:r>
      <w:r w:rsidR="00B333AA">
        <w:fldChar w:fldCharType="separate"/>
      </w:r>
      <w:r w:rsidR="00B333AA" w:rsidRPr="00B333AA">
        <w:rPr>
          <w:noProof/>
          <w:vertAlign w:val="superscript"/>
        </w:rPr>
        <w:t>1</w:t>
      </w:r>
      <w:r w:rsidR="00B333AA">
        <w:fldChar w:fldCharType="end"/>
      </w:r>
    </w:p>
    <w:p w14:paraId="7C81D393" w14:textId="53515122" w:rsidR="003F3D0C" w:rsidRDefault="0003351E" w:rsidP="003F3D0C">
      <w:pPr>
        <w:rPr>
          <w:rFonts w:ascii="Arial" w:hAnsi="Arial" w:cs="Arial"/>
          <w:sz w:val="16"/>
          <w:szCs w:val="16"/>
          <w:vertAlign w:val="superscript"/>
        </w:rPr>
      </w:pPr>
      <w:r w:rsidRPr="005E2F62">
        <w:rPr>
          <w:rFonts w:ascii="Arial" w:hAnsi="Arial" w:cs="Arial"/>
          <w:noProof/>
          <w:sz w:val="16"/>
          <w:szCs w:val="16"/>
          <w:u w:val="single"/>
          <w:lang w:val="en-GB" w:eastAsia="en-GB"/>
        </w:rPr>
        <mc:AlternateContent>
          <mc:Choice Requires="wps">
            <w:drawing>
              <wp:anchor distT="45720" distB="45720" distL="114300" distR="114300" simplePos="0" relativeHeight="251675648" behindDoc="1" locked="0" layoutInCell="1" allowOverlap="1" wp14:anchorId="20DD0EC3" wp14:editId="28D9EFD1">
                <wp:simplePos x="0" y="0"/>
                <wp:positionH relativeFrom="leftMargin">
                  <wp:posOffset>4076065</wp:posOffset>
                </wp:positionH>
                <wp:positionV relativeFrom="paragraph">
                  <wp:posOffset>65405</wp:posOffset>
                </wp:positionV>
                <wp:extent cx="285750" cy="276225"/>
                <wp:effectExtent l="0" t="0" r="0" b="9525"/>
                <wp:wrapTight wrapText="bothSides">
                  <wp:wrapPolygon edited="0">
                    <wp:start x="0" y="0"/>
                    <wp:lineTo x="0" y="20855"/>
                    <wp:lineTo x="20160" y="20855"/>
                    <wp:lineTo x="20160" y="0"/>
                    <wp:lineTo x="0" y="0"/>
                  </wp:wrapPolygon>
                </wp:wrapTight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5750" cy="276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58BD34" w14:textId="5B8758E6" w:rsidR="004A6BC2" w:rsidRPr="005E2F62" w:rsidRDefault="004A6BC2" w:rsidP="005E2F62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0DD0EC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320.95pt;margin-top:5.15pt;width:22.5pt;height:21.75pt;z-index:-25164083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" stroked="f">
                <v:textbox>
                  <w:txbxContent>
                    <w:p w14:paraId="2358BD34" w14:textId="5B8758E6" w:rsidR="004A6BC2" w:rsidRPr="005E2F62" w:rsidRDefault="004A6BC2" w:rsidP="005E2F62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B</w:t>
                      </w:r>
                    </w:p>
                  </w:txbxContent>
                </v:textbox>
                <w10:wrap type="tight" anchorx="margin"/>
              </v:shape>
            </w:pict>
          </mc:Fallback>
        </mc:AlternateContent>
      </w:r>
      <w:r w:rsidRPr="005E2F62">
        <w:rPr>
          <w:rFonts w:ascii="Arial" w:hAnsi="Arial" w:cs="Arial"/>
          <w:noProof/>
          <w:sz w:val="16"/>
          <w:szCs w:val="16"/>
          <w:u w:val="single"/>
          <w:lang w:val="en-GB" w:eastAsia="en-GB"/>
        </w:rPr>
        <mc:AlternateContent>
          <mc:Choice Requires="wps">
            <w:drawing>
              <wp:anchor distT="45720" distB="45720" distL="114300" distR="114300" simplePos="0" relativeHeight="251673600" behindDoc="1" locked="0" layoutInCell="1" allowOverlap="1" wp14:anchorId="4EC9D4C1" wp14:editId="4FB333E0">
                <wp:simplePos x="0" y="0"/>
                <wp:positionH relativeFrom="leftMargin">
                  <wp:posOffset>409575</wp:posOffset>
                </wp:positionH>
                <wp:positionV relativeFrom="paragraph">
                  <wp:posOffset>64135</wp:posOffset>
                </wp:positionV>
                <wp:extent cx="285750" cy="276225"/>
                <wp:effectExtent l="0" t="0" r="0" b="9525"/>
                <wp:wrapTight wrapText="bothSides">
                  <wp:wrapPolygon edited="0">
                    <wp:start x="0" y="0"/>
                    <wp:lineTo x="0" y="20855"/>
                    <wp:lineTo x="20160" y="20855"/>
                    <wp:lineTo x="20160" y="0"/>
                    <wp:lineTo x="0" y="0"/>
                  </wp:wrapPolygon>
                </wp:wrapTight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5750" cy="276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F4876B3" w14:textId="4F27E929" w:rsidR="004A6BC2" w:rsidRPr="005E2F62" w:rsidRDefault="004A6BC2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 w:rsidRPr="005E2F62"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EC9D4C1" id="_x0000_s1027" type="#_x0000_t202" style="position:absolute;margin-left:32.25pt;margin-top:5.05pt;width:22.5pt;height:21.75pt;z-index:-25164288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" stroked="f">
                <v:textbox>
                  <w:txbxContent>
                    <w:p w14:paraId="5F4876B3" w14:textId="4F27E929" w:rsidR="004A6BC2" w:rsidRPr="005E2F62" w:rsidRDefault="004A6BC2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 w:rsidRPr="005E2F62">
                        <w:rPr>
                          <w:b/>
                          <w:bCs/>
                          <w:sz w:val="28"/>
                          <w:szCs w:val="28"/>
                        </w:rPr>
                        <w:t>A</w:t>
                      </w:r>
                    </w:p>
                  </w:txbxContent>
                </v:textbox>
                <w10:wrap type="tight" anchorx="margin"/>
              </v:shape>
            </w:pict>
          </mc:Fallback>
        </mc:AlternateContent>
      </w:r>
      <w:r w:rsidR="00220469">
        <w:rPr>
          <w:rFonts w:ascii="Arial" w:hAnsi="Arial" w:cs="Arial"/>
          <w:noProof/>
          <w:sz w:val="16"/>
          <w:szCs w:val="16"/>
          <w:u w:val="single"/>
          <w:lang w:val="en-GB" w:eastAsia="en-GB"/>
        </w:rPr>
        <w:drawing>
          <wp:anchor distT="0" distB="0" distL="114300" distR="114300" simplePos="0" relativeHeight="251672576" behindDoc="1" locked="0" layoutInCell="1" allowOverlap="1" wp14:anchorId="7EFCD73D" wp14:editId="78ACFC23">
            <wp:simplePos x="0" y="0"/>
            <wp:positionH relativeFrom="column">
              <wp:posOffset>-304800</wp:posOffset>
            </wp:positionH>
            <wp:positionV relativeFrom="paragraph">
              <wp:posOffset>92710</wp:posOffset>
            </wp:positionV>
            <wp:extent cx="6467475" cy="3996690"/>
            <wp:effectExtent l="0" t="0" r="9525" b="3810"/>
            <wp:wrapTight wrapText="bothSides">
              <wp:wrapPolygon edited="0">
                <wp:start x="0" y="0"/>
                <wp:lineTo x="0" y="21518"/>
                <wp:lineTo x="21568" y="21518"/>
                <wp:lineTo x="21568" y="0"/>
                <wp:lineTo x="0" y="0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67475" cy="39966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BCCB756" w14:textId="2263056D" w:rsidR="00006EE6" w:rsidRPr="00220469" w:rsidRDefault="00006EE6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302BC65C" w14:textId="58B1A534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45296D05" w14:textId="608116B7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2BA0B3A0" w14:textId="54E0A8F1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5E3889EE" w14:textId="401F4797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21B2D44A" w14:textId="2328926B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237947A8" w14:textId="6ECE6025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749E0232" w14:textId="78530850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3168844B" w14:textId="3EB6CEA4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75BB684D" w14:textId="77777777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796C70DA" w14:textId="69474D79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375944D5" w14:textId="36F9A350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38CFC048" w14:textId="5CF34444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31463A65" w14:textId="6BDD82D6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6A1F4F49" w14:textId="5CD5FC49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5C7D7A43" w14:textId="3075FB95" w:rsidR="00220469" w:rsidRDefault="0003351E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  <w:r w:rsidRPr="005E2F62">
        <w:rPr>
          <w:rFonts w:ascii="Arial" w:hAnsi="Arial" w:cs="Arial"/>
          <w:noProof/>
          <w:sz w:val="16"/>
          <w:szCs w:val="16"/>
          <w:u w:val="single"/>
          <w:lang w:val="en-GB" w:eastAsia="en-GB"/>
        </w:rPr>
        <mc:AlternateContent>
          <mc:Choice Requires="wps">
            <w:drawing>
              <wp:anchor distT="45720" distB="45720" distL="114300" distR="114300" simplePos="0" relativeHeight="251677696" behindDoc="1" locked="0" layoutInCell="1" allowOverlap="1" wp14:anchorId="138E99DF" wp14:editId="5A2D4065">
                <wp:simplePos x="0" y="0"/>
                <wp:positionH relativeFrom="leftMargin">
                  <wp:posOffset>304800</wp:posOffset>
                </wp:positionH>
                <wp:positionV relativeFrom="paragraph">
                  <wp:posOffset>211455</wp:posOffset>
                </wp:positionV>
                <wp:extent cx="285750" cy="276225"/>
                <wp:effectExtent l="0" t="0" r="0" b="9525"/>
                <wp:wrapTight wrapText="bothSides">
                  <wp:wrapPolygon edited="0">
                    <wp:start x="0" y="0"/>
                    <wp:lineTo x="0" y="20855"/>
                    <wp:lineTo x="20160" y="20855"/>
                    <wp:lineTo x="20160" y="0"/>
                    <wp:lineTo x="0" y="0"/>
                  </wp:wrapPolygon>
                </wp:wrapTight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5750" cy="276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E296699" w14:textId="5815BCE8" w:rsidR="004A6BC2" w:rsidRPr="005E2F62" w:rsidRDefault="004A6BC2" w:rsidP="005E2F62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8E99DF" id="_x0000_s1028" type="#_x0000_t202" style="position:absolute;margin-left:24pt;margin-top:16.65pt;width:22.5pt;height:21.75pt;z-index:-25163878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" stroked="f">
                <v:textbox>
                  <w:txbxContent>
                    <w:p w14:paraId="7E296699" w14:textId="5815BCE8" w:rsidR="004A6BC2" w:rsidRPr="005E2F62" w:rsidRDefault="004A6BC2" w:rsidP="005E2F62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C</w:t>
                      </w:r>
                    </w:p>
                  </w:txbxContent>
                </v:textbox>
                <w10:wrap type="tight" anchorx="margin"/>
              </v:shape>
            </w:pict>
          </mc:Fallback>
        </mc:AlternateContent>
      </w:r>
      <w:r w:rsidRPr="0003351E">
        <w:rPr>
          <w:rFonts w:ascii="Arial" w:hAnsi="Arial" w:cs="Arial"/>
          <w:noProof/>
          <w:sz w:val="16"/>
          <w:szCs w:val="16"/>
          <w:u w:val="single"/>
          <w:lang w:val="en-GB" w:eastAsia="en-GB"/>
        </w:rPr>
        <w:drawing>
          <wp:anchor distT="0" distB="0" distL="114300" distR="114300" simplePos="0" relativeHeight="251679744" behindDoc="1" locked="0" layoutInCell="1" allowOverlap="1" wp14:anchorId="41025228" wp14:editId="0EDDF73E">
            <wp:simplePos x="0" y="0"/>
            <wp:positionH relativeFrom="margin">
              <wp:posOffset>5978525</wp:posOffset>
            </wp:positionH>
            <wp:positionV relativeFrom="paragraph">
              <wp:posOffset>173990</wp:posOffset>
            </wp:positionV>
            <wp:extent cx="2770505" cy="2248535"/>
            <wp:effectExtent l="0" t="0" r="0" b="0"/>
            <wp:wrapTight wrapText="bothSides">
              <wp:wrapPolygon edited="0">
                <wp:start x="0" y="0"/>
                <wp:lineTo x="0" y="21411"/>
                <wp:lineTo x="21387" y="21411"/>
                <wp:lineTo x="21387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770505" cy="22485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E2F62">
        <w:rPr>
          <w:rFonts w:ascii="Arial" w:hAnsi="Arial" w:cs="Arial"/>
          <w:noProof/>
          <w:sz w:val="16"/>
          <w:szCs w:val="16"/>
          <w:u w:val="single"/>
          <w:lang w:val="en-GB" w:eastAsia="en-GB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31CB8BF1" wp14:editId="3B06812F">
                <wp:simplePos x="0" y="0"/>
                <wp:positionH relativeFrom="column">
                  <wp:posOffset>-666750</wp:posOffset>
                </wp:positionH>
                <wp:positionV relativeFrom="paragraph">
                  <wp:posOffset>166370</wp:posOffset>
                </wp:positionV>
                <wp:extent cx="9396000" cy="57150"/>
                <wp:effectExtent l="0" t="0" r="34290" b="19050"/>
                <wp:wrapNone/>
                <wp:docPr id="6" name="Straight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9396000" cy="5715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5ABC0E00" id="Straight Connector 6" o:spid="_x0000_s1026" style="position:absolute;flip:y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52.5pt,13.1pt" to="687.35pt,17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" strokecolor="black [3200]" strokeweight=".5pt">
                <v:stroke joinstyle="miter"/>
              </v:line>
            </w:pict>
          </mc:Fallback>
        </mc:AlternateContent>
      </w:r>
    </w:p>
    <w:p w14:paraId="24905DCF" w14:textId="0CB9FC8A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28207011" w14:textId="1BA3BA0A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7324E0C1" w14:textId="518CD2CE" w:rsidR="0003351E" w:rsidRPr="0003351E" w:rsidRDefault="0003351E" w:rsidP="003F3D0C">
      <w:pPr>
        <w:rPr>
          <w:rFonts w:ascii="Arial" w:hAnsi="Arial" w:cs="Arial"/>
          <w:sz w:val="16"/>
          <w:szCs w:val="16"/>
          <w:lang w:val="en-US"/>
        </w:rPr>
      </w:pPr>
      <w:r w:rsidRPr="0003351E">
        <w:rPr>
          <w:rFonts w:ascii="Arial" w:hAnsi="Arial" w:cs="Arial"/>
          <w:sz w:val="16"/>
          <w:szCs w:val="16"/>
          <w:lang w:val="en-US"/>
        </w:rPr>
        <w:t xml:space="preserve">Abbreviations: </w:t>
      </w:r>
      <w:r>
        <w:rPr>
          <w:rFonts w:ascii="Arial" w:hAnsi="Arial" w:cs="Arial"/>
          <w:sz w:val="16"/>
          <w:szCs w:val="16"/>
          <w:lang w:val="en-US"/>
        </w:rPr>
        <w:t xml:space="preserve">ITT, intention-to-treat; JMDRS, </w:t>
      </w:r>
      <w:r w:rsidRPr="0003351E">
        <w:rPr>
          <w:rFonts w:ascii="Arial" w:hAnsi="Arial" w:cs="Arial"/>
          <w:sz w:val="16"/>
          <w:szCs w:val="16"/>
          <w:lang w:val="en-US"/>
        </w:rPr>
        <w:t>Japanese mitochondrial disease rating scale</w:t>
      </w:r>
      <w:r>
        <w:rPr>
          <w:rFonts w:ascii="Arial" w:hAnsi="Arial" w:cs="Arial"/>
          <w:sz w:val="16"/>
          <w:szCs w:val="16"/>
          <w:lang w:val="en-US"/>
        </w:rPr>
        <w:t xml:space="preserve">; RIP, rest in peace </w:t>
      </w:r>
    </w:p>
    <w:p w14:paraId="4F8E39EA" w14:textId="77777777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1CA41E26" w14:textId="6BC06882" w:rsidR="00B55668" w:rsidRPr="0003351E" w:rsidRDefault="005E2F62" w:rsidP="003F3D0C">
      <w:pPr>
        <w:rPr>
          <w:rFonts w:ascii="Arial" w:hAnsi="Arial" w:cs="Arial"/>
          <w:b/>
          <w:bCs/>
          <w:sz w:val="16"/>
          <w:szCs w:val="16"/>
          <w:lang w:val="en-US"/>
        </w:rPr>
      </w:pPr>
      <w:proofErr w:type="gramStart"/>
      <w:r w:rsidRPr="0003351E">
        <w:rPr>
          <w:rFonts w:ascii="Arial" w:hAnsi="Arial" w:cs="Arial"/>
          <w:b/>
          <w:bCs/>
          <w:sz w:val="16"/>
          <w:szCs w:val="16"/>
          <w:lang w:val="en-US"/>
        </w:rPr>
        <w:t>A</w:t>
      </w:r>
      <w:proofErr w:type="gramEnd"/>
      <w:r w:rsidRPr="0003351E">
        <w:rPr>
          <w:rFonts w:ascii="Arial" w:hAnsi="Arial" w:cs="Arial"/>
          <w:b/>
          <w:bCs/>
          <w:sz w:val="16"/>
          <w:szCs w:val="16"/>
          <w:lang w:val="en-US"/>
        </w:rPr>
        <w:t xml:space="preserve"> </w:t>
      </w:r>
      <w:r w:rsidR="00220469" w:rsidRPr="0003351E">
        <w:rPr>
          <w:rFonts w:ascii="Arial" w:hAnsi="Arial" w:cs="Arial"/>
          <w:b/>
          <w:bCs/>
          <w:sz w:val="16"/>
          <w:szCs w:val="16"/>
          <w:lang w:val="en-US"/>
        </w:rPr>
        <w:t>Inter-ictal MELAS (Oral) March 09–June 11</w:t>
      </w:r>
      <w:r w:rsidRPr="0003351E">
        <w:rPr>
          <w:rFonts w:ascii="Arial" w:hAnsi="Arial" w:cs="Arial"/>
          <w:b/>
          <w:bCs/>
          <w:sz w:val="16"/>
          <w:szCs w:val="16"/>
          <w:lang w:val="en-US"/>
        </w:rPr>
        <w:t>, a</w:t>
      </w:r>
    </w:p>
    <w:p w14:paraId="075E84E1" w14:textId="0DF0EA93" w:rsidR="005E2F62" w:rsidRDefault="005E2F62" w:rsidP="003F3D0C">
      <w:pPr>
        <w:rPr>
          <w:rFonts w:ascii="Arial" w:hAnsi="Arial" w:cs="Arial"/>
          <w:sz w:val="16"/>
          <w:szCs w:val="16"/>
          <w:lang w:val="en-US"/>
        </w:rPr>
      </w:pPr>
      <w:r w:rsidRPr="005E2F62">
        <w:rPr>
          <w:rFonts w:ascii="Arial" w:hAnsi="Arial" w:cs="Arial"/>
          <w:sz w:val="16"/>
          <w:szCs w:val="16"/>
          <w:lang w:val="en-US"/>
        </w:rPr>
        <w:t>N=15 patients were enrolled. N=3 patients discontinued: increased seizure frequency, concurrent pneumonia, and unverified efficacy</w:t>
      </w:r>
      <w:r>
        <w:rPr>
          <w:rFonts w:ascii="Arial" w:hAnsi="Arial" w:cs="Arial"/>
          <w:sz w:val="16"/>
          <w:szCs w:val="16"/>
          <w:lang w:val="en-US"/>
        </w:rPr>
        <w:t>.</w:t>
      </w:r>
    </w:p>
    <w:p w14:paraId="6E63BFF3" w14:textId="41CED50B" w:rsidR="005E2F62" w:rsidRPr="005E2F62" w:rsidRDefault="005E2F62" w:rsidP="005E2F62">
      <w:pPr>
        <w:rPr>
          <w:rFonts w:ascii="Arial" w:hAnsi="Arial" w:cs="Arial"/>
          <w:sz w:val="16"/>
          <w:szCs w:val="16"/>
          <w:lang w:val="en-US"/>
        </w:rPr>
      </w:pPr>
      <w:r w:rsidRPr="005E2F62">
        <w:rPr>
          <w:rFonts w:ascii="Arial" w:hAnsi="Arial" w:cs="Arial"/>
          <w:sz w:val="16"/>
          <w:szCs w:val="16"/>
          <w:lang w:val="en-US"/>
        </w:rPr>
        <w:t>Efficacy: N=13, However N=12 completed the trial [data from 1 of the 3 discontinued patients was included for analysis (assumed ITT)]</w:t>
      </w:r>
    </w:p>
    <w:p w14:paraId="1BEB00D3" w14:textId="6C098102" w:rsidR="005E2F62" w:rsidRDefault="005E2F62" w:rsidP="005E2F62">
      <w:pPr>
        <w:rPr>
          <w:rFonts w:ascii="Arial" w:hAnsi="Arial" w:cs="Arial"/>
          <w:sz w:val="16"/>
          <w:szCs w:val="16"/>
          <w:lang w:val="en-US"/>
        </w:rPr>
      </w:pPr>
      <w:r w:rsidRPr="005E2F62">
        <w:rPr>
          <w:rFonts w:ascii="Arial" w:hAnsi="Arial" w:cs="Arial"/>
          <w:sz w:val="16"/>
          <w:szCs w:val="16"/>
          <w:lang w:val="en-US"/>
        </w:rPr>
        <w:t>Safety: N=15</w:t>
      </w:r>
    </w:p>
    <w:p w14:paraId="43A72668" w14:textId="13FFE432" w:rsidR="005E2F62" w:rsidRDefault="005E2F62" w:rsidP="005E2F62">
      <w:pPr>
        <w:rPr>
          <w:rFonts w:ascii="Arial" w:hAnsi="Arial" w:cs="Arial"/>
          <w:sz w:val="16"/>
          <w:szCs w:val="16"/>
          <w:lang w:val="en-US"/>
        </w:rPr>
      </w:pPr>
      <w:proofErr w:type="gramStart"/>
      <w:r>
        <w:rPr>
          <w:rFonts w:ascii="Arial" w:hAnsi="Arial" w:cs="Arial"/>
          <w:sz w:val="16"/>
          <w:szCs w:val="16"/>
          <w:lang w:val="en-US"/>
        </w:rPr>
        <w:t>a 5 patients</w:t>
      </w:r>
      <w:proofErr w:type="gramEnd"/>
      <w:r>
        <w:rPr>
          <w:rFonts w:ascii="Arial" w:hAnsi="Arial" w:cs="Arial"/>
          <w:sz w:val="16"/>
          <w:szCs w:val="16"/>
          <w:lang w:val="en-US"/>
        </w:rPr>
        <w:t xml:space="preserve"> were also </w:t>
      </w:r>
      <w:r w:rsidRPr="005E2F62">
        <w:rPr>
          <w:rFonts w:ascii="Arial" w:hAnsi="Arial" w:cs="Arial"/>
          <w:sz w:val="16"/>
          <w:szCs w:val="16"/>
          <w:lang w:val="en-US"/>
        </w:rPr>
        <w:t>enrolled in the clinical trial</w:t>
      </w:r>
      <w:r>
        <w:rPr>
          <w:rFonts w:ascii="Arial" w:hAnsi="Arial" w:cs="Arial"/>
          <w:sz w:val="16"/>
          <w:szCs w:val="16"/>
          <w:lang w:val="en-US"/>
        </w:rPr>
        <w:t xml:space="preserve"> of IV L-arginine</w:t>
      </w:r>
    </w:p>
    <w:p w14:paraId="013D7E22" w14:textId="77777777" w:rsidR="005E2F62" w:rsidRDefault="005E2F62" w:rsidP="005E2F62">
      <w:pPr>
        <w:rPr>
          <w:rFonts w:ascii="Arial" w:hAnsi="Arial" w:cs="Arial"/>
          <w:b/>
          <w:bCs/>
          <w:sz w:val="20"/>
          <w:szCs w:val="20"/>
          <w:lang w:val="en-US"/>
        </w:rPr>
      </w:pPr>
    </w:p>
    <w:p w14:paraId="548A5232" w14:textId="7F7609FB" w:rsidR="005E2F62" w:rsidRPr="0003351E" w:rsidRDefault="005E2F62" w:rsidP="005E2F62">
      <w:pPr>
        <w:rPr>
          <w:rFonts w:ascii="Arial" w:hAnsi="Arial" w:cs="Arial"/>
          <w:b/>
          <w:bCs/>
          <w:sz w:val="16"/>
          <w:szCs w:val="16"/>
          <w:lang w:val="en-US"/>
        </w:rPr>
      </w:pPr>
      <w:r w:rsidRPr="0003351E">
        <w:rPr>
          <w:rFonts w:ascii="Arial" w:hAnsi="Arial" w:cs="Arial"/>
          <w:b/>
          <w:bCs/>
          <w:sz w:val="16"/>
          <w:szCs w:val="16"/>
          <w:lang w:val="en-US"/>
        </w:rPr>
        <w:lastRenderedPageBreak/>
        <w:t>B Acute MELAS (IV) Dec 08–March 2011 b</w:t>
      </w:r>
    </w:p>
    <w:p w14:paraId="795A0976" w14:textId="2F545343" w:rsidR="005E2F62" w:rsidRPr="005E2F62" w:rsidRDefault="005E2F62" w:rsidP="005E2F62">
      <w:pPr>
        <w:rPr>
          <w:rFonts w:ascii="Arial" w:hAnsi="Arial" w:cs="Arial"/>
          <w:sz w:val="16"/>
          <w:szCs w:val="16"/>
          <w:lang w:val="en-US"/>
        </w:rPr>
      </w:pPr>
      <w:r w:rsidRPr="005E2F62">
        <w:rPr>
          <w:rFonts w:ascii="Arial" w:hAnsi="Arial" w:cs="Arial"/>
          <w:sz w:val="16"/>
          <w:szCs w:val="16"/>
          <w:lang w:val="en-US"/>
        </w:rPr>
        <w:t>Enrolment (N=10); Efficacy (N=10); Safety (N=10</w:t>
      </w:r>
      <w:r>
        <w:rPr>
          <w:rFonts w:ascii="Arial" w:hAnsi="Arial" w:cs="Arial"/>
          <w:sz w:val="16"/>
          <w:szCs w:val="16"/>
          <w:lang w:val="en-US"/>
        </w:rPr>
        <w:t>)</w:t>
      </w:r>
    </w:p>
    <w:p w14:paraId="466861D1" w14:textId="2F361C10" w:rsidR="00220469" w:rsidRPr="005E2F62" w:rsidRDefault="005E2F62" w:rsidP="003F3D0C">
      <w:pPr>
        <w:rPr>
          <w:rFonts w:ascii="Arial" w:hAnsi="Arial" w:cs="Arial"/>
          <w:sz w:val="16"/>
          <w:szCs w:val="16"/>
          <w:lang w:val="en-US"/>
        </w:rPr>
      </w:pPr>
      <w:r>
        <w:rPr>
          <w:rFonts w:ascii="Arial" w:hAnsi="Arial" w:cs="Arial"/>
          <w:sz w:val="16"/>
          <w:szCs w:val="16"/>
          <w:lang w:val="en-US"/>
        </w:rPr>
        <w:t xml:space="preserve">b 5 patients were also </w:t>
      </w:r>
      <w:r w:rsidRPr="005E2F62">
        <w:rPr>
          <w:rFonts w:ascii="Arial" w:hAnsi="Arial" w:cs="Arial"/>
          <w:sz w:val="16"/>
          <w:szCs w:val="16"/>
          <w:lang w:val="en-US"/>
        </w:rPr>
        <w:t>enrolled in the clinical trial</w:t>
      </w:r>
      <w:r>
        <w:rPr>
          <w:rFonts w:ascii="Arial" w:hAnsi="Arial" w:cs="Arial"/>
          <w:sz w:val="16"/>
          <w:szCs w:val="16"/>
          <w:lang w:val="en-US"/>
        </w:rPr>
        <w:t xml:space="preserve"> of oral L-arginine</w:t>
      </w:r>
    </w:p>
    <w:p w14:paraId="3EC45D67" w14:textId="6DB314D4" w:rsidR="00220469" w:rsidRDefault="00220469" w:rsidP="003F3D0C">
      <w:pPr>
        <w:rPr>
          <w:rFonts w:ascii="Arial" w:hAnsi="Arial" w:cs="Arial"/>
          <w:sz w:val="16"/>
          <w:szCs w:val="16"/>
          <w:u w:val="single"/>
          <w:lang w:val="en-US"/>
        </w:rPr>
      </w:pPr>
    </w:p>
    <w:p w14:paraId="0A32FDFB" w14:textId="51D52DC9" w:rsidR="005E2F62" w:rsidRPr="0003351E" w:rsidRDefault="005E2F62" w:rsidP="003F3D0C">
      <w:pPr>
        <w:rPr>
          <w:rFonts w:ascii="Arial" w:hAnsi="Arial" w:cs="Arial"/>
          <w:b/>
          <w:bCs/>
          <w:sz w:val="16"/>
          <w:szCs w:val="16"/>
          <w:lang w:val="en-US"/>
        </w:rPr>
      </w:pPr>
      <w:r w:rsidRPr="0003351E">
        <w:rPr>
          <w:rFonts w:ascii="Arial" w:hAnsi="Arial" w:cs="Arial"/>
          <w:b/>
          <w:bCs/>
          <w:sz w:val="16"/>
          <w:szCs w:val="16"/>
          <w:lang w:val="en-US"/>
        </w:rPr>
        <w:t>C Additional 6-years follow up until May 2017</w:t>
      </w:r>
    </w:p>
    <w:p w14:paraId="256D82AC" w14:textId="12A298B2" w:rsidR="0003351E" w:rsidRPr="0003351E" w:rsidRDefault="0003351E" w:rsidP="0003351E">
      <w:pPr>
        <w:rPr>
          <w:rFonts w:ascii="Arial" w:hAnsi="Arial" w:cs="Arial"/>
          <w:sz w:val="16"/>
          <w:szCs w:val="16"/>
          <w:lang w:val="en-US"/>
        </w:rPr>
      </w:pPr>
      <w:r w:rsidRPr="0003351E">
        <w:rPr>
          <w:rFonts w:ascii="Arial" w:hAnsi="Arial" w:cs="Arial"/>
          <w:sz w:val="16"/>
          <w:szCs w:val="16"/>
          <w:lang w:val="en-US"/>
        </w:rPr>
        <w:t xml:space="preserve">Deaths: </w:t>
      </w:r>
      <w:r>
        <w:rPr>
          <w:rFonts w:ascii="Arial" w:hAnsi="Arial" w:cs="Arial"/>
          <w:sz w:val="16"/>
          <w:szCs w:val="16"/>
          <w:lang w:val="en-US"/>
        </w:rPr>
        <w:t>N=</w:t>
      </w:r>
      <w:r w:rsidRPr="0003351E">
        <w:rPr>
          <w:rFonts w:ascii="Arial" w:hAnsi="Arial" w:cs="Arial"/>
          <w:sz w:val="16"/>
          <w:szCs w:val="16"/>
          <w:lang w:val="en-US"/>
        </w:rPr>
        <w:t xml:space="preserve">2 </w:t>
      </w:r>
      <w:r>
        <w:rPr>
          <w:rFonts w:ascii="Arial" w:hAnsi="Arial" w:cs="Arial"/>
          <w:sz w:val="16"/>
          <w:szCs w:val="16"/>
          <w:lang w:val="en-US"/>
        </w:rPr>
        <w:t>while on in the i</w:t>
      </w:r>
      <w:r w:rsidRPr="0003351E">
        <w:rPr>
          <w:rFonts w:ascii="Arial" w:hAnsi="Arial" w:cs="Arial"/>
          <w:sz w:val="16"/>
          <w:szCs w:val="16"/>
          <w:lang w:val="en-US"/>
        </w:rPr>
        <w:t xml:space="preserve">nterictal (oral) trial, </w:t>
      </w:r>
      <w:r>
        <w:rPr>
          <w:rFonts w:ascii="Arial" w:hAnsi="Arial" w:cs="Arial"/>
          <w:sz w:val="16"/>
          <w:szCs w:val="16"/>
          <w:lang w:val="en-US"/>
        </w:rPr>
        <w:t>N=</w:t>
      </w:r>
      <w:r w:rsidRPr="0003351E">
        <w:rPr>
          <w:rFonts w:ascii="Arial" w:hAnsi="Arial" w:cs="Arial"/>
          <w:sz w:val="16"/>
          <w:szCs w:val="16"/>
          <w:lang w:val="en-US"/>
        </w:rPr>
        <w:t xml:space="preserve">2 </w:t>
      </w:r>
      <w:r>
        <w:rPr>
          <w:rFonts w:ascii="Arial" w:hAnsi="Arial" w:cs="Arial"/>
          <w:sz w:val="16"/>
          <w:szCs w:val="16"/>
          <w:lang w:val="en-US"/>
        </w:rPr>
        <w:t xml:space="preserve">while in the </w:t>
      </w:r>
      <w:r w:rsidRPr="0003351E">
        <w:rPr>
          <w:rFonts w:ascii="Arial" w:hAnsi="Arial" w:cs="Arial"/>
          <w:sz w:val="16"/>
          <w:szCs w:val="16"/>
          <w:lang w:val="en-US"/>
        </w:rPr>
        <w:t xml:space="preserve">acute (IV) trial </w:t>
      </w:r>
    </w:p>
    <w:p w14:paraId="7A4A682F" w14:textId="3A319812" w:rsidR="0003351E" w:rsidRDefault="0003351E" w:rsidP="003F3D0C">
      <w:pPr>
        <w:rPr>
          <w:rFonts w:ascii="Arial" w:hAnsi="Arial" w:cs="Arial"/>
          <w:sz w:val="16"/>
          <w:szCs w:val="16"/>
          <w:lang w:val="en-US"/>
        </w:rPr>
      </w:pPr>
      <w:r w:rsidRPr="0003351E">
        <w:rPr>
          <w:rFonts w:ascii="Arial" w:hAnsi="Arial" w:cs="Arial"/>
          <w:sz w:val="16"/>
          <w:szCs w:val="16"/>
          <w:lang w:val="en-US"/>
        </w:rPr>
        <w:t xml:space="preserve">Efficacy: </w:t>
      </w:r>
      <w:r>
        <w:rPr>
          <w:rFonts w:ascii="Arial" w:hAnsi="Arial" w:cs="Arial"/>
          <w:sz w:val="16"/>
          <w:szCs w:val="16"/>
          <w:lang w:val="en-US"/>
        </w:rPr>
        <w:t>N=</w:t>
      </w:r>
      <w:r w:rsidRPr="0003351E">
        <w:rPr>
          <w:rFonts w:ascii="Arial" w:hAnsi="Arial" w:cs="Arial"/>
          <w:sz w:val="16"/>
          <w:szCs w:val="16"/>
          <w:lang w:val="en-US"/>
        </w:rPr>
        <w:t xml:space="preserve">7 + </w:t>
      </w:r>
      <w:r>
        <w:rPr>
          <w:rFonts w:ascii="Arial" w:hAnsi="Arial" w:cs="Arial"/>
          <w:sz w:val="16"/>
          <w:szCs w:val="16"/>
          <w:lang w:val="en-US"/>
        </w:rPr>
        <w:t>N=</w:t>
      </w:r>
      <w:r w:rsidRPr="0003351E">
        <w:rPr>
          <w:rFonts w:ascii="Arial" w:hAnsi="Arial" w:cs="Arial"/>
          <w:sz w:val="16"/>
          <w:szCs w:val="16"/>
          <w:lang w:val="en-US"/>
        </w:rPr>
        <w:t xml:space="preserve">5 + </w:t>
      </w:r>
      <w:r>
        <w:rPr>
          <w:rFonts w:ascii="Arial" w:hAnsi="Arial" w:cs="Arial"/>
          <w:sz w:val="16"/>
          <w:szCs w:val="16"/>
          <w:lang w:val="en-US"/>
        </w:rPr>
        <w:t>N=</w:t>
      </w:r>
      <w:r w:rsidRPr="0003351E">
        <w:rPr>
          <w:rFonts w:ascii="Arial" w:hAnsi="Arial" w:cs="Arial"/>
          <w:sz w:val="16"/>
          <w:szCs w:val="16"/>
          <w:lang w:val="en-US"/>
        </w:rPr>
        <w:t xml:space="preserve">5 – </w:t>
      </w:r>
      <w:r>
        <w:rPr>
          <w:rFonts w:ascii="Arial" w:hAnsi="Arial" w:cs="Arial"/>
          <w:sz w:val="16"/>
          <w:szCs w:val="16"/>
          <w:lang w:val="en-US"/>
        </w:rPr>
        <w:t>N=</w:t>
      </w:r>
      <w:r w:rsidRPr="0003351E">
        <w:rPr>
          <w:rFonts w:ascii="Arial" w:hAnsi="Arial" w:cs="Arial"/>
          <w:sz w:val="16"/>
          <w:szCs w:val="16"/>
          <w:lang w:val="en-US"/>
        </w:rPr>
        <w:t>4 (deaths)</w:t>
      </w:r>
      <w:r>
        <w:rPr>
          <w:rFonts w:ascii="Arial" w:hAnsi="Arial" w:cs="Arial"/>
          <w:sz w:val="16"/>
          <w:szCs w:val="16"/>
          <w:lang w:val="en-US"/>
        </w:rPr>
        <w:t>;</w:t>
      </w:r>
      <w:r w:rsidRPr="0003351E">
        <w:rPr>
          <w:rFonts w:ascii="Arial" w:hAnsi="Arial" w:cs="Arial"/>
          <w:sz w:val="16"/>
          <w:szCs w:val="16"/>
          <w:lang w:val="en-US"/>
        </w:rPr>
        <w:t xml:space="preserve"> </w:t>
      </w:r>
      <w:r>
        <w:rPr>
          <w:rFonts w:ascii="Arial" w:hAnsi="Arial" w:cs="Arial"/>
          <w:sz w:val="16"/>
          <w:szCs w:val="16"/>
          <w:lang w:val="en-US"/>
        </w:rPr>
        <w:t>N=</w:t>
      </w:r>
      <w:r w:rsidRPr="0003351E">
        <w:rPr>
          <w:rFonts w:ascii="Arial" w:hAnsi="Arial" w:cs="Arial"/>
          <w:sz w:val="16"/>
          <w:szCs w:val="16"/>
          <w:lang w:val="en-US"/>
        </w:rPr>
        <w:t>13</w:t>
      </w:r>
    </w:p>
    <w:p w14:paraId="7BFBF7D8" w14:textId="7E1A6760" w:rsidR="0003351E" w:rsidRPr="0003351E" w:rsidRDefault="0003351E" w:rsidP="0003351E">
      <w:pPr>
        <w:rPr>
          <w:rFonts w:ascii="Arial" w:hAnsi="Arial" w:cs="Arial"/>
          <w:sz w:val="16"/>
          <w:szCs w:val="16"/>
        </w:rPr>
      </w:pPr>
      <w:r w:rsidRPr="0003351E">
        <w:rPr>
          <w:rFonts w:ascii="Arial" w:hAnsi="Arial" w:cs="Arial"/>
          <w:sz w:val="16"/>
          <w:szCs w:val="16"/>
        </w:rPr>
        <w:t xml:space="preserve">Safety: </w:t>
      </w:r>
      <w:r>
        <w:rPr>
          <w:rFonts w:ascii="Arial" w:hAnsi="Arial" w:cs="Arial"/>
          <w:sz w:val="16"/>
          <w:szCs w:val="16"/>
        </w:rPr>
        <w:t>N=</w:t>
      </w:r>
      <w:r w:rsidRPr="0003351E">
        <w:rPr>
          <w:rFonts w:ascii="Arial" w:hAnsi="Arial" w:cs="Arial"/>
          <w:sz w:val="16"/>
          <w:szCs w:val="16"/>
        </w:rPr>
        <w:t xml:space="preserve">10 + </w:t>
      </w:r>
      <w:r>
        <w:rPr>
          <w:rFonts w:ascii="Arial" w:hAnsi="Arial" w:cs="Arial"/>
          <w:sz w:val="16"/>
          <w:szCs w:val="16"/>
        </w:rPr>
        <w:t>N=</w:t>
      </w:r>
      <w:r w:rsidRPr="0003351E">
        <w:rPr>
          <w:rFonts w:ascii="Arial" w:hAnsi="Arial" w:cs="Arial"/>
          <w:sz w:val="16"/>
          <w:szCs w:val="16"/>
        </w:rPr>
        <w:t xml:space="preserve">5 + </w:t>
      </w:r>
      <w:r>
        <w:rPr>
          <w:rFonts w:ascii="Arial" w:hAnsi="Arial" w:cs="Arial"/>
          <w:sz w:val="16"/>
          <w:szCs w:val="16"/>
        </w:rPr>
        <w:t>N=</w:t>
      </w:r>
      <w:r w:rsidRPr="0003351E">
        <w:rPr>
          <w:rFonts w:ascii="Arial" w:hAnsi="Arial" w:cs="Arial"/>
          <w:sz w:val="16"/>
          <w:szCs w:val="16"/>
        </w:rPr>
        <w:t xml:space="preserve">5 – </w:t>
      </w:r>
      <w:r>
        <w:rPr>
          <w:rFonts w:ascii="Arial" w:hAnsi="Arial" w:cs="Arial"/>
          <w:sz w:val="16"/>
          <w:szCs w:val="16"/>
        </w:rPr>
        <w:t>N=</w:t>
      </w:r>
      <w:r w:rsidRPr="0003351E">
        <w:rPr>
          <w:rFonts w:ascii="Arial" w:hAnsi="Arial" w:cs="Arial"/>
          <w:sz w:val="16"/>
          <w:szCs w:val="16"/>
        </w:rPr>
        <w:t>2 (lost follow up)</w:t>
      </w:r>
      <w:r>
        <w:rPr>
          <w:rFonts w:ascii="Arial" w:hAnsi="Arial" w:cs="Arial"/>
          <w:sz w:val="16"/>
          <w:szCs w:val="16"/>
        </w:rPr>
        <w:t>;</w:t>
      </w:r>
      <w:r w:rsidRPr="0003351E">
        <w:rPr>
          <w:rFonts w:ascii="Arial" w:hAnsi="Arial" w:cs="Arial"/>
          <w:sz w:val="16"/>
          <w:szCs w:val="16"/>
        </w:rPr>
        <w:t xml:space="preserve"> </w:t>
      </w:r>
      <w:r>
        <w:rPr>
          <w:rFonts w:ascii="Arial" w:hAnsi="Arial" w:cs="Arial"/>
          <w:sz w:val="16"/>
          <w:szCs w:val="16"/>
        </w:rPr>
        <w:t>N=</w:t>
      </w:r>
      <w:r w:rsidRPr="0003351E">
        <w:rPr>
          <w:rFonts w:ascii="Arial" w:hAnsi="Arial" w:cs="Arial"/>
          <w:sz w:val="16"/>
          <w:szCs w:val="16"/>
        </w:rPr>
        <w:t xml:space="preserve">18 </w:t>
      </w:r>
    </w:p>
    <w:p w14:paraId="25605C71" w14:textId="77777777" w:rsidR="00AC2BF4" w:rsidRDefault="00AC2BF4" w:rsidP="003F3D0C">
      <w:pPr>
        <w:autoSpaceDE w:val="0"/>
        <w:autoSpaceDN w:val="0"/>
        <w:adjustRightInd w:val="0"/>
        <w:rPr>
          <w:rFonts w:ascii="Arial" w:hAnsi="Arial" w:cs="Arial"/>
          <w:sz w:val="16"/>
          <w:szCs w:val="16"/>
        </w:rPr>
      </w:pPr>
    </w:p>
    <w:p w14:paraId="53F0278E" w14:textId="77777777" w:rsidR="00B333AA" w:rsidRPr="00B333AA" w:rsidRDefault="00B333AA" w:rsidP="00B333AA">
      <w:pPr>
        <w:autoSpaceDE w:val="0"/>
        <w:autoSpaceDN w:val="0"/>
        <w:adjustRightInd w:val="0"/>
        <w:jc w:val="both"/>
        <w:rPr>
          <w:sz w:val="20"/>
          <w:szCs w:val="20"/>
        </w:rPr>
      </w:pPr>
    </w:p>
    <w:p w14:paraId="3D9AEAE5" w14:textId="77777777" w:rsidR="00B333AA" w:rsidRPr="00B333AA" w:rsidRDefault="00B333AA" w:rsidP="00B333AA">
      <w:pPr>
        <w:autoSpaceDE w:val="0"/>
        <w:autoSpaceDN w:val="0"/>
        <w:adjustRightInd w:val="0"/>
        <w:jc w:val="both"/>
        <w:rPr>
          <w:b/>
          <w:bCs/>
          <w:sz w:val="20"/>
          <w:szCs w:val="20"/>
        </w:rPr>
      </w:pPr>
    </w:p>
    <w:p w14:paraId="7E76AC93" w14:textId="0879A426" w:rsidR="00B333AA" w:rsidRPr="00B333AA" w:rsidRDefault="00B333AA" w:rsidP="00B333AA">
      <w:pPr>
        <w:autoSpaceDE w:val="0"/>
        <w:autoSpaceDN w:val="0"/>
        <w:adjustRightInd w:val="0"/>
        <w:jc w:val="both"/>
        <w:rPr>
          <w:b/>
          <w:bCs/>
          <w:sz w:val="20"/>
          <w:szCs w:val="20"/>
        </w:rPr>
      </w:pPr>
      <w:r w:rsidRPr="00B333AA">
        <w:rPr>
          <w:b/>
          <w:bCs/>
          <w:sz w:val="20"/>
          <w:szCs w:val="20"/>
        </w:rPr>
        <w:t>References</w:t>
      </w:r>
    </w:p>
    <w:p w14:paraId="65B052C3" w14:textId="77777777" w:rsidR="00B333AA" w:rsidRPr="00B333AA" w:rsidRDefault="00B333AA" w:rsidP="00B333AA">
      <w:pPr>
        <w:autoSpaceDE w:val="0"/>
        <w:autoSpaceDN w:val="0"/>
        <w:adjustRightInd w:val="0"/>
        <w:jc w:val="both"/>
        <w:rPr>
          <w:b/>
          <w:bCs/>
          <w:sz w:val="20"/>
          <w:szCs w:val="20"/>
        </w:rPr>
      </w:pPr>
    </w:p>
    <w:p w14:paraId="4ECC9FC5" w14:textId="77777777" w:rsidR="00B333AA" w:rsidRPr="00B333AA" w:rsidRDefault="00B333AA" w:rsidP="00B333A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B333AA">
        <w:rPr>
          <w:rFonts w:ascii="Times New Roman" w:hAnsi="Times New Roman" w:cs="Times New Roman"/>
          <w:b/>
          <w:bCs/>
          <w:sz w:val="20"/>
          <w:szCs w:val="20"/>
        </w:rPr>
        <w:fldChar w:fldCharType="begin"/>
      </w:r>
      <w:r w:rsidRPr="00B333AA">
        <w:rPr>
          <w:rFonts w:ascii="Times New Roman" w:hAnsi="Times New Roman" w:cs="Times New Roman"/>
          <w:b/>
          <w:bCs/>
          <w:sz w:val="20"/>
          <w:szCs w:val="20"/>
        </w:rPr>
        <w:instrText xml:space="preserve"> ADDIN EN.REFLIST </w:instrText>
      </w:r>
      <w:r w:rsidRPr="00B333AA">
        <w:rPr>
          <w:rFonts w:ascii="Times New Roman" w:hAnsi="Times New Roman" w:cs="Times New Roman"/>
          <w:b/>
          <w:bCs/>
          <w:sz w:val="20"/>
          <w:szCs w:val="20"/>
        </w:rPr>
        <w:fldChar w:fldCharType="separate"/>
      </w:r>
      <w:r w:rsidRPr="00B333AA">
        <w:rPr>
          <w:rFonts w:ascii="Times New Roman" w:hAnsi="Times New Roman" w:cs="Times New Roman"/>
          <w:sz w:val="20"/>
          <w:szCs w:val="20"/>
        </w:rPr>
        <w:t>1.</w:t>
      </w:r>
      <w:r w:rsidRPr="00B333AA">
        <w:rPr>
          <w:rFonts w:ascii="Times New Roman" w:hAnsi="Times New Roman" w:cs="Times New Roman"/>
          <w:sz w:val="20"/>
          <w:szCs w:val="20"/>
        </w:rPr>
        <w:tab/>
        <w:t>Koga Y, Povalko N, Inoue E, et al. Therapeutic regimen of L-arginine for MELAS: 9-year, prospective, multicenter, clinical research. Clinical Trial</w:t>
      </w:r>
    </w:p>
    <w:p w14:paraId="1B1A2987" w14:textId="77777777" w:rsidR="00B333AA" w:rsidRPr="00B333AA" w:rsidRDefault="00B333AA" w:rsidP="00B333AA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B333AA">
        <w:rPr>
          <w:rFonts w:ascii="Times New Roman" w:hAnsi="Times New Roman" w:cs="Times New Roman"/>
          <w:sz w:val="20"/>
          <w:szCs w:val="20"/>
        </w:rPr>
        <w:t xml:space="preserve">Multicenter Study. </w:t>
      </w:r>
      <w:r w:rsidRPr="00B333AA">
        <w:rPr>
          <w:rFonts w:ascii="Times New Roman" w:hAnsi="Times New Roman" w:cs="Times New Roman"/>
          <w:i/>
          <w:sz w:val="20"/>
          <w:szCs w:val="20"/>
        </w:rPr>
        <w:t>Journal of Neurology</w:t>
      </w:r>
      <w:r w:rsidRPr="00B333AA">
        <w:rPr>
          <w:rFonts w:ascii="Times New Roman" w:hAnsi="Times New Roman" w:cs="Times New Roman"/>
          <w:sz w:val="20"/>
          <w:szCs w:val="20"/>
        </w:rPr>
        <w:t xml:space="preserve">. 2018;265(12):2861-2874. </w:t>
      </w:r>
    </w:p>
    <w:p w14:paraId="7A125E23" w14:textId="55B7D52B" w:rsidR="00B333AA" w:rsidRPr="00B333AA" w:rsidRDefault="00B333AA" w:rsidP="00B333AA">
      <w:pPr>
        <w:autoSpaceDE w:val="0"/>
        <w:autoSpaceDN w:val="0"/>
        <w:adjustRightInd w:val="0"/>
        <w:jc w:val="both"/>
        <w:rPr>
          <w:rFonts w:ascii="Arial" w:hAnsi="Arial" w:cs="Arial"/>
          <w:b/>
          <w:bCs/>
          <w:sz w:val="16"/>
          <w:szCs w:val="16"/>
        </w:rPr>
        <w:sectPr w:rsidR="00B333AA" w:rsidRPr="00B333AA" w:rsidSect="00A51B94">
          <w:headerReference w:type="default" r:id="rId13"/>
          <w:footerReference w:type="default" r:id="rId14"/>
          <w:pgSz w:w="16838" w:h="11906" w:orient="landscape"/>
          <w:pgMar w:top="1418" w:right="1440" w:bottom="1418" w:left="1440" w:header="709" w:footer="709" w:gutter="0"/>
          <w:cols w:space="708"/>
          <w:docGrid w:linePitch="360"/>
        </w:sectPr>
      </w:pPr>
      <w:r w:rsidRPr="00B333AA">
        <w:rPr>
          <w:b/>
          <w:bCs/>
          <w:sz w:val="20"/>
          <w:szCs w:val="20"/>
        </w:rPr>
        <w:fldChar w:fldCharType="end"/>
      </w:r>
    </w:p>
    <w:p w14:paraId="37AA485F" w14:textId="288DE6B7" w:rsidR="0007672F" w:rsidRDefault="0007672F" w:rsidP="008F770A">
      <w:pPr>
        <w:autoSpaceDE w:val="0"/>
        <w:autoSpaceDN w:val="0"/>
        <w:adjustRightInd w:val="0"/>
        <w:jc w:val="both"/>
        <w:rPr>
          <w:b/>
          <w:bCs/>
          <w:sz w:val="20"/>
          <w:szCs w:val="20"/>
        </w:rPr>
      </w:pPr>
    </w:p>
    <w:p w14:paraId="66D8C76E" w14:textId="5E998E53" w:rsidR="0007672F" w:rsidRDefault="0007672F" w:rsidP="008F770A">
      <w:pPr>
        <w:autoSpaceDE w:val="0"/>
        <w:autoSpaceDN w:val="0"/>
        <w:adjustRightInd w:val="0"/>
        <w:jc w:val="both"/>
        <w:rPr>
          <w:b/>
          <w:bCs/>
          <w:sz w:val="20"/>
          <w:szCs w:val="20"/>
        </w:rPr>
      </w:pPr>
    </w:p>
    <w:p w14:paraId="62EC40A5" w14:textId="77777777" w:rsidR="00B333AA" w:rsidRDefault="00B333AA" w:rsidP="008F770A">
      <w:pPr>
        <w:autoSpaceDE w:val="0"/>
        <w:autoSpaceDN w:val="0"/>
        <w:adjustRightInd w:val="0"/>
        <w:jc w:val="both"/>
        <w:rPr>
          <w:b/>
          <w:bCs/>
          <w:sz w:val="20"/>
          <w:szCs w:val="20"/>
        </w:rPr>
      </w:pPr>
    </w:p>
    <w:p w14:paraId="65E248FA" w14:textId="77777777" w:rsidR="00B333AA" w:rsidRDefault="00B333AA" w:rsidP="008F770A">
      <w:pPr>
        <w:autoSpaceDE w:val="0"/>
        <w:autoSpaceDN w:val="0"/>
        <w:adjustRightInd w:val="0"/>
        <w:jc w:val="both"/>
        <w:rPr>
          <w:b/>
          <w:bCs/>
          <w:sz w:val="20"/>
          <w:szCs w:val="20"/>
        </w:rPr>
      </w:pPr>
    </w:p>
    <w:p w14:paraId="43F5F02D" w14:textId="7DEFFE50" w:rsidR="0007672F" w:rsidRDefault="0007672F" w:rsidP="008F770A">
      <w:pPr>
        <w:autoSpaceDE w:val="0"/>
        <w:autoSpaceDN w:val="0"/>
        <w:adjustRightInd w:val="0"/>
        <w:jc w:val="both"/>
        <w:rPr>
          <w:b/>
          <w:bCs/>
          <w:sz w:val="20"/>
          <w:szCs w:val="20"/>
        </w:rPr>
      </w:pPr>
    </w:p>
    <w:sectPr w:rsidR="0007672F" w:rsidSect="00B333AA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FD66226" w14:textId="77777777" w:rsidR="004A6BC2" w:rsidRDefault="004A6BC2">
      <w:r>
        <w:separator/>
      </w:r>
    </w:p>
  </w:endnote>
  <w:endnote w:type="continuationSeparator" w:id="0">
    <w:p w14:paraId="33A72E55" w14:textId="77777777" w:rsidR="004A6BC2" w:rsidRDefault="004A6B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?l?r ?S?V?b?N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TXinwei">
    <w:charset w:val="86"/>
    <w:family w:val="auto"/>
    <w:pitch w:val="variable"/>
    <w:sig w:usb0="00000001" w:usb1="080F0000" w:usb2="00000010" w:usb3="00000000" w:csb0="00040000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337293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3465D8" w14:textId="1D1BF5B7" w:rsidR="004A6BC2" w:rsidRDefault="004A6BC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633D647" w14:textId="77777777" w:rsidR="004A6BC2" w:rsidRDefault="004A6BC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57E6BA0" w14:textId="77777777" w:rsidR="004A6BC2" w:rsidRDefault="004A6BC2">
      <w:r>
        <w:separator/>
      </w:r>
    </w:p>
  </w:footnote>
  <w:footnote w:type="continuationSeparator" w:id="0">
    <w:p w14:paraId="15964867" w14:textId="77777777" w:rsidR="004A6BC2" w:rsidRDefault="004A6BC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6DAB535" w14:textId="7AA6C05D" w:rsidR="004A6BC2" w:rsidRDefault="004A6BC2">
    <w:pPr>
      <w:pStyle w:val="Header"/>
    </w:pPr>
  </w:p>
  <w:p w14:paraId="0A3879AC" w14:textId="77777777" w:rsidR="004A6BC2" w:rsidRDefault="004A6BC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801A30A2"/>
    <w:multiLevelType w:val="hybridMultilevel"/>
    <w:tmpl w:val="4FE7F59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BAF01781"/>
    <w:multiLevelType w:val="hybridMultilevel"/>
    <w:tmpl w:val="8FD6936A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EF624918"/>
    <w:multiLevelType w:val="hybridMultilevel"/>
    <w:tmpl w:val="4F9CCAD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5F35A1B"/>
    <w:multiLevelType w:val="hybridMultilevel"/>
    <w:tmpl w:val="7A0A4DEE"/>
    <w:lvl w:ilvl="0" w:tplc="0A54B918">
      <w:start w:val="6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8FA1585"/>
    <w:multiLevelType w:val="hybridMultilevel"/>
    <w:tmpl w:val="56C668AC"/>
    <w:lvl w:ilvl="0" w:tplc="EAF687C6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E8126D"/>
    <w:multiLevelType w:val="hybridMultilevel"/>
    <w:tmpl w:val="6344B376"/>
    <w:lvl w:ilvl="0" w:tplc="EE9A0D3E">
      <w:start w:val="48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DD5605C"/>
    <w:multiLevelType w:val="hybridMultilevel"/>
    <w:tmpl w:val="979A928C"/>
    <w:lvl w:ilvl="0" w:tplc="CE6A57AA">
      <w:start w:val="5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  <w:sz w:val="1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EDA6CC8"/>
    <w:multiLevelType w:val="hybridMultilevel"/>
    <w:tmpl w:val="D2941E64"/>
    <w:lvl w:ilvl="0" w:tplc="37EE2BD4">
      <w:start w:val="12"/>
      <w:numFmt w:val="bullet"/>
      <w:lvlText w:val="-"/>
      <w:lvlJc w:val="left"/>
      <w:pPr>
        <w:ind w:left="574" w:hanging="360"/>
      </w:pPr>
      <w:rPr>
        <w:rFonts w:ascii="Calibri" w:eastAsia="STXinwei" w:hAnsi="Calibri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29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1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3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5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7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9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1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34" w:hanging="360"/>
      </w:pPr>
      <w:rPr>
        <w:rFonts w:ascii="Wingdings" w:hAnsi="Wingdings" w:hint="default"/>
      </w:rPr>
    </w:lvl>
  </w:abstractNum>
  <w:abstractNum w:abstractNumId="8" w15:restartNumberingAfterBreak="0">
    <w:nsid w:val="131E1C82"/>
    <w:multiLevelType w:val="hybridMultilevel"/>
    <w:tmpl w:val="C158C9FE"/>
    <w:lvl w:ilvl="0" w:tplc="F2BCA718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58C530E"/>
    <w:multiLevelType w:val="hybridMultilevel"/>
    <w:tmpl w:val="90AEE4D2"/>
    <w:lvl w:ilvl="0" w:tplc="A24481E4"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71A0554"/>
    <w:multiLevelType w:val="hybridMultilevel"/>
    <w:tmpl w:val="C2409CA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7447D4"/>
    <w:multiLevelType w:val="hybridMultilevel"/>
    <w:tmpl w:val="C448A99C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733A79"/>
    <w:multiLevelType w:val="hybridMultilevel"/>
    <w:tmpl w:val="A9B63BEA"/>
    <w:lvl w:ilvl="0" w:tplc="CCE4E6B0">
      <w:start w:val="12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323060"/>
    <w:multiLevelType w:val="hybridMultilevel"/>
    <w:tmpl w:val="5658E66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93E63A0"/>
    <w:multiLevelType w:val="hybridMultilevel"/>
    <w:tmpl w:val="761C7B94"/>
    <w:lvl w:ilvl="0" w:tplc="0B3C413E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A2A3C13"/>
    <w:multiLevelType w:val="hybridMultilevel"/>
    <w:tmpl w:val="C70A510E"/>
    <w:lvl w:ilvl="0" w:tplc="BE4AD07C">
      <w:start w:val="12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D357CAE"/>
    <w:multiLevelType w:val="hybridMultilevel"/>
    <w:tmpl w:val="8ED28912"/>
    <w:lvl w:ilvl="0" w:tplc="982077F0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F27381C"/>
    <w:multiLevelType w:val="hybridMultilevel"/>
    <w:tmpl w:val="20EA26E6"/>
    <w:lvl w:ilvl="0" w:tplc="220EC42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F947063"/>
    <w:multiLevelType w:val="hybridMultilevel"/>
    <w:tmpl w:val="0C44031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71C6255"/>
    <w:multiLevelType w:val="hybridMultilevel"/>
    <w:tmpl w:val="2C80803A"/>
    <w:lvl w:ilvl="0" w:tplc="C212CCCC">
      <w:start w:val="12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C59640B"/>
    <w:multiLevelType w:val="hybridMultilevel"/>
    <w:tmpl w:val="CDF8561A"/>
    <w:lvl w:ilvl="0" w:tplc="0EE244C0">
      <w:start w:val="13"/>
      <w:numFmt w:val="bullet"/>
      <w:lvlText w:val="-"/>
      <w:lvlJc w:val="left"/>
      <w:pPr>
        <w:ind w:left="360" w:hanging="360"/>
      </w:pPr>
      <w:rPr>
        <w:rFonts w:ascii="Times New Roman" w:eastAsia="STXinwe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41203361"/>
    <w:multiLevelType w:val="hybridMultilevel"/>
    <w:tmpl w:val="702A7346"/>
    <w:lvl w:ilvl="0" w:tplc="55B6AF1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39B40D1"/>
    <w:multiLevelType w:val="hybridMultilevel"/>
    <w:tmpl w:val="54300C54"/>
    <w:lvl w:ilvl="0" w:tplc="97E6F75E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704215A"/>
    <w:multiLevelType w:val="hybridMultilevel"/>
    <w:tmpl w:val="3D92530A"/>
    <w:lvl w:ilvl="0" w:tplc="0F58118A">
      <w:start w:val="12"/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AF346F"/>
    <w:multiLevelType w:val="hybridMultilevel"/>
    <w:tmpl w:val="0F442498"/>
    <w:lvl w:ilvl="0" w:tplc="902EB9EC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A794B60"/>
    <w:multiLevelType w:val="hybridMultilevel"/>
    <w:tmpl w:val="C874816E"/>
    <w:lvl w:ilvl="0" w:tplc="C5CC9FD8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0E3639C"/>
    <w:multiLevelType w:val="hybridMultilevel"/>
    <w:tmpl w:val="36DCE608"/>
    <w:lvl w:ilvl="0" w:tplc="08090017">
      <w:start w:val="1"/>
      <w:numFmt w:val="lowerLetter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68E539A"/>
    <w:multiLevelType w:val="hybridMultilevel"/>
    <w:tmpl w:val="94CA9EB6"/>
    <w:lvl w:ilvl="0" w:tplc="7E8EB37E">
      <w:start w:val="1"/>
      <w:numFmt w:val="decimal"/>
      <w:lvlText w:val="%1."/>
      <w:lvlJc w:val="left"/>
      <w:pPr>
        <w:ind w:left="720" w:hanging="360"/>
      </w:pPr>
      <w:rPr>
        <w:rFonts w:ascii="Times New Roman" w:eastAsia="STXinwei" w:hAnsi="Times New Roman" w:cs="Times New Roman" w:hint="default"/>
        <w:sz w:val="16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87E1B19"/>
    <w:multiLevelType w:val="hybridMultilevel"/>
    <w:tmpl w:val="12B02702"/>
    <w:lvl w:ilvl="0" w:tplc="C2B2B6DE"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  <w:b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A151648"/>
    <w:multiLevelType w:val="hybridMultilevel"/>
    <w:tmpl w:val="796EE528"/>
    <w:lvl w:ilvl="0" w:tplc="D46E2944">
      <w:start w:val="12"/>
      <w:numFmt w:val="bullet"/>
      <w:lvlText w:val="-"/>
      <w:lvlJc w:val="left"/>
      <w:pPr>
        <w:ind w:left="720" w:hanging="360"/>
      </w:pPr>
      <w:rPr>
        <w:rFonts w:ascii="Calibri" w:eastAsia="STXinwei" w:hAnsi="Calibri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4A13C4A"/>
    <w:multiLevelType w:val="hybridMultilevel"/>
    <w:tmpl w:val="A920A622"/>
    <w:lvl w:ilvl="0" w:tplc="ECBEFE2C"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68D7105"/>
    <w:multiLevelType w:val="hybridMultilevel"/>
    <w:tmpl w:val="8AD0C322"/>
    <w:lvl w:ilvl="0" w:tplc="004845AE">
      <w:start w:val="10"/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8B47FF3"/>
    <w:multiLevelType w:val="hybridMultilevel"/>
    <w:tmpl w:val="A51E1294"/>
    <w:lvl w:ilvl="0" w:tplc="3F3AE8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8B6C08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3E0C9F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014EE3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AE6171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4405E4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156CFB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EE688F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DF0CB5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3" w15:restartNumberingAfterBreak="0">
    <w:nsid w:val="68BD5EAA"/>
    <w:multiLevelType w:val="hybridMultilevel"/>
    <w:tmpl w:val="DDBCF32E"/>
    <w:lvl w:ilvl="0" w:tplc="C4441D7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ED0F1E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03A1C2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EE4E9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990F6E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348BD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B26168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19EBD1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D5CE91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4" w15:restartNumberingAfterBreak="0">
    <w:nsid w:val="69524F74"/>
    <w:multiLevelType w:val="hybridMultilevel"/>
    <w:tmpl w:val="F3767E4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6ADB2381"/>
    <w:multiLevelType w:val="hybridMultilevel"/>
    <w:tmpl w:val="FFBEA07A"/>
    <w:lvl w:ilvl="0" w:tplc="D69245C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2BB40D1"/>
    <w:multiLevelType w:val="hybridMultilevel"/>
    <w:tmpl w:val="C448A99C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8356094"/>
    <w:multiLevelType w:val="hybridMultilevel"/>
    <w:tmpl w:val="9F3EBFF0"/>
    <w:lvl w:ilvl="0" w:tplc="A9B29DA8">
      <w:start w:val="15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EF72724"/>
    <w:multiLevelType w:val="hybridMultilevel"/>
    <w:tmpl w:val="21F87E70"/>
    <w:lvl w:ilvl="0" w:tplc="234A20E6">
      <w:start w:val="1"/>
      <w:numFmt w:val="decimal"/>
      <w:lvlText w:val="%1."/>
      <w:lvlJc w:val="left"/>
      <w:pPr>
        <w:ind w:left="360" w:hanging="360"/>
      </w:pPr>
      <w:rPr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7"/>
  </w:num>
  <w:num w:numId="2">
    <w:abstractNumId w:val="29"/>
  </w:num>
  <w:num w:numId="3">
    <w:abstractNumId w:val="7"/>
  </w:num>
  <w:num w:numId="4">
    <w:abstractNumId w:val="30"/>
  </w:num>
  <w:num w:numId="5">
    <w:abstractNumId w:val="28"/>
  </w:num>
  <w:num w:numId="6">
    <w:abstractNumId w:val="9"/>
  </w:num>
  <w:num w:numId="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7"/>
  </w:num>
  <w:num w:numId="9">
    <w:abstractNumId w:val="31"/>
  </w:num>
  <w:num w:numId="10">
    <w:abstractNumId w:val="16"/>
  </w:num>
  <w:num w:numId="11">
    <w:abstractNumId w:val="4"/>
  </w:num>
  <w:num w:numId="12">
    <w:abstractNumId w:val="22"/>
  </w:num>
  <w:num w:numId="13">
    <w:abstractNumId w:val="13"/>
  </w:num>
  <w:num w:numId="14">
    <w:abstractNumId w:val="25"/>
  </w:num>
  <w:num w:numId="15">
    <w:abstractNumId w:val="8"/>
  </w:num>
  <w:num w:numId="16">
    <w:abstractNumId w:val="24"/>
  </w:num>
  <w:num w:numId="17">
    <w:abstractNumId w:val="23"/>
  </w:num>
  <w:num w:numId="18">
    <w:abstractNumId w:val="12"/>
  </w:num>
  <w:num w:numId="19">
    <w:abstractNumId w:val="6"/>
  </w:num>
  <w:num w:numId="20">
    <w:abstractNumId w:val="15"/>
  </w:num>
  <w:num w:numId="21">
    <w:abstractNumId w:val="19"/>
  </w:num>
  <w:num w:numId="22">
    <w:abstractNumId w:val="3"/>
  </w:num>
  <w:num w:numId="23">
    <w:abstractNumId w:val="20"/>
  </w:num>
  <w:num w:numId="24">
    <w:abstractNumId w:val="5"/>
  </w:num>
  <w:num w:numId="25">
    <w:abstractNumId w:val="10"/>
  </w:num>
  <w:num w:numId="26">
    <w:abstractNumId w:val="1"/>
  </w:num>
  <w:num w:numId="27">
    <w:abstractNumId w:val="0"/>
  </w:num>
  <w:num w:numId="28">
    <w:abstractNumId w:val="2"/>
  </w:num>
  <w:num w:numId="29">
    <w:abstractNumId w:val="14"/>
  </w:num>
  <w:num w:numId="30">
    <w:abstractNumId w:val="36"/>
  </w:num>
  <w:num w:numId="31">
    <w:abstractNumId w:val="35"/>
  </w:num>
  <w:num w:numId="32">
    <w:abstractNumId w:val="18"/>
  </w:num>
  <w:num w:numId="33">
    <w:abstractNumId w:val="38"/>
  </w:num>
  <w:num w:numId="34">
    <w:abstractNumId w:val="34"/>
  </w:num>
  <w:num w:numId="35">
    <w:abstractNumId w:val="21"/>
  </w:num>
  <w:num w:numId="36">
    <w:abstractNumId w:val="17"/>
  </w:num>
  <w:num w:numId="37">
    <w:abstractNumId w:val="26"/>
  </w:num>
  <w:num w:numId="38">
    <w:abstractNumId w:val="11"/>
  </w:num>
  <w:num w:numId="39">
    <w:abstractNumId w:val="33"/>
  </w:num>
  <w:num w:numId="40">
    <w:abstractNumId w:val="3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grammar="clean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TAyNDMzNLQ0MjSyNDJW0lEKTi0uzszPAykwrAUAWm5dz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A 11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eevt9fgv2wx1ef9t3p02pxapw0rzxa29dz&quot;&gt;Arginine  Stroke-like episode NEW NEW NEW Copy Copy Copy Copy Copy Copy&lt;record-ids&gt;&lt;item&gt;497&lt;/item&gt;&lt;/record-ids&gt;&lt;/item&gt;&lt;/Libraries&gt;"/>
  </w:docVars>
  <w:rsids>
    <w:rsidRoot w:val="00A3283B"/>
    <w:rsid w:val="000015B9"/>
    <w:rsid w:val="000037BB"/>
    <w:rsid w:val="00006E62"/>
    <w:rsid w:val="00006EE6"/>
    <w:rsid w:val="000073EE"/>
    <w:rsid w:val="0001176C"/>
    <w:rsid w:val="00012051"/>
    <w:rsid w:val="000137BA"/>
    <w:rsid w:val="00014431"/>
    <w:rsid w:val="0002098B"/>
    <w:rsid w:val="00022E2C"/>
    <w:rsid w:val="00023299"/>
    <w:rsid w:val="00026DD8"/>
    <w:rsid w:val="00027F48"/>
    <w:rsid w:val="0003351E"/>
    <w:rsid w:val="00033D46"/>
    <w:rsid w:val="00034C26"/>
    <w:rsid w:val="00035902"/>
    <w:rsid w:val="00037630"/>
    <w:rsid w:val="00040EDA"/>
    <w:rsid w:val="00041210"/>
    <w:rsid w:val="000414C0"/>
    <w:rsid w:val="00046F0F"/>
    <w:rsid w:val="000534FD"/>
    <w:rsid w:val="000555DB"/>
    <w:rsid w:val="00056A31"/>
    <w:rsid w:val="00061275"/>
    <w:rsid w:val="000635FA"/>
    <w:rsid w:val="00064B85"/>
    <w:rsid w:val="0006626A"/>
    <w:rsid w:val="00066B6C"/>
    <w:rsid w:val="000706A7"/>
    <w:rsid w:val="00075AB7"/>
    <w:rsid w:val="0007672F"/>
    <w:rsid w:val="00077B81"/>
    <w:rsid w:val="00077E31"/>
    <w:rsid w:val="000802C3"/>
    <w:rsid w:val="000803E4"/>
    <w:rsid w:val="000804C8"/>
    <w:rsid w:val="000813B1"/>
    <w:rsid w:val="000821B7"/>
    <w:rsid w:val="000859BA"/>
    <w:rsid w:val="0009380A"/>
    <w:rsid w:val="00096B47"/>
    <w:rsid w:val="000971AD"/>
    <w:rsid w:val="000A3304"/>
    <w:rsid w:val="000A68C0"/>
    <w:rsid w:val="000B50B4"/>
    <w:rsid w:val="000B7228"/>
    <w:rsid w:val="000B7B1C"/>
    <w:rsid w:val="000C01BC"/>
    <w:rsid w:val="000C0BC1"/>
    <w:rsid w:val="000C1366"/>
    <w:rsid w:val="000C1F86"/>
    <w:rsid w:val="000C39B5"/>
    <w:rsid w:val="000C675A"/>
    <w:rsid w:val="000C701B"/>
    <w:rsid w:val="000D0C79"/>
    <w:rsid w:val="000D1414"/>
    <w:rsid w:val="000D1501"/>
    <w:rsid w:val="000D1F2C"/>
    <w:rsid w:val="000D2A81"/>
    <w:rsid w:val="000D516A"/>
    <w:rsid w:val="000D6EF0"/>
    <w:rsid w:val="000F038C"/>
    <w:rsid w:val="000F0EBC"/>
    <w:rsid w:val="000F4136"/>
    <w:rsid w:val="000F4E90"/>
    <w:rsid w:val="000F57B5"/>
    <w:rsid w:val="00100136"/>
    <w:rsid w:val="00100492"/>
    <w:rsid w:val="0010071B"/>
    <w:rsid w:val="00100BEA"/>
    <w:rsid w:val="0010103F"/>
    <w:rsid w:val="001016B2"/>
    <w:rsid w:val="00103C65"/>
    <w:rsid w:val="00103CCF"/>
    <w:rsid w:val="00107EB2"/>
    <w:rsid w:val="0011562D"/>
    <w:rsid w:val="00115D7E"/>
    <w:rsid w:val="001169BF"/>
    <w:rsid w:val="00116F28"/>
    <w:rsid w:val="00117A8F"/>
    <w:rsid w:val="0012733F"/>
    <w:rsid w:val="00131364"/>
    <w:rsid w:val="0014111C"/>
    <w:rsid w:val="00143DF5"/>
    <w:rsid w:val="00144950"/>
    <w:rsid w:val="0014711A"/>
    <w:rsid w:val="00150A7B"/>
    <w:rsid w:val="00151493"/>
    <w:rsid w:val="001535E1"/>
    <w:rsid w:val="00153780"/>
    <w:rsid w:val="00153936"/>
    <w:rsid w:val="00154910"/>
    <w:rsid w:val="00154997"/>
    <w:rsid w:val="00155797"/>
    <w:rsid w:val="0015593F"/>
    <w:rsid w:val="001564F6"/>
    <w:rsid w:val="001573E9"/>
    <w:rsid w:val="001575D6"/>
    <w:rsid w:val="00160801"/>
    <w:rsid w:val="001613A6"/>
    <w:rsid w:val="00171748"/>
    <w:rsid w:val="00174192"/>
    <w:rsid w:val="00175748"/>
    <w:rsid w:val="00175A2E"/>
    <w:rsid w:val="00177E5B"/>
    <w:rsid w:val="001835BA"/>
    <w:rsid w:val="00184A88"/>
    <w:rsid w:val="00184D46"/>
    <w:rsid w:val="00185E39"/>
    <w:rsid w:val="00190895"/>
    <w:rsid w:val="001914BB"/>
    <w:rsid w:val="0019584F"/>
    <w:rsid w:val="0019777C"/>
    <w:rsid w:val="001A098E"/>
    <w:rsid w:val="001A0FC0"/>
    <w:rsid w:val="001A38D1"/>
    <w:rsid w:val="001A4295"/>
    <w:rsid w:val="001A5EE8"/>
    <w:rsid w:val="001A7894"/>
    <w:rsid w:val="001A7A4C"/>
    <w:rsid w:val="001B0A17"/>
    <w:rsid w:val="001B2023"/>
    <w:rsid w:val="001B2DAF"/>
    <w:rsid w:val="001B4C68"/>
    <w:rsid w:val="001B7291"/>
    <w:rsid w:val="001C55B9"/>
    <w:rsid w:val="001C7480"/>
    <w:rsid w:val="001D5CC9"/>
    <w:rsid w:val="001D600C"/>
    <w:rsid w:val="001D7CBB"/>
    <w:rsid w:val="001E1026"/>
    <w:rsid w:val="001E5953"/>
    <w:rsid w:val="001F21F6"/>
    <w:rsid w:val="001F5683"/>
    <w:rsid w:val="00200FE9"/>
    <w:rsid w:val="002015EC"/>
    <w:rsid w:val="00212BB6"/>
    <w:rsid w:val="002155DA"/>
    <w:rsid w:val="00220469"/>
    <w:rsid w:val="0022112D"/>
    <w:rsid w:val="00222B16"/>
    <w:rsid w:val="00223F53"/>
    <w:rsid w:val="002255ED"/>
    <w:rsid w:val="00225B0A"/>
    <w:rsid w:val="00226CD7"/>
    <w:rsid w:val="00227C96"/>
    <w:rsid w:val="00231B49"/>
    <w:rsid w:val="00231CFB"/>
    <w:rsid w:val="00233F4A"/>
    <w:rsid w:val="0023419F"/>
    <w:rsid w:val="00240670"/>
    <w:rsid w:val="00240C6E"/>
    <w:rsid w:val="00240CB0"/>
    <w:rsid w:val="002418BF"/>
    <w:rsid w:val="00241D22"/>
    <w:rsid w:val="002508CB"/>
    <w:rsid w:val="0025184D"/>
    <w:rsid w:val="00253435"/>
    <w:rsid w:val="0025423B"/>
    <w:rsid w:val="00254700"/>
    <w:rsid w:val="00261FF0"/>
    <w:rsid w:val="002626DE"/>
    <w:rsid w:val="00265B00"/>
    <w:rsid w:val="002660E5"/>
    <w:rsid w:val="002663DC"/>
    <w:rsid w:val="002665E2"/>
    <w:rsid w:val="0027086D"/>
    <w:rsid w:val="00271004"/>
    <w:rsid w:val="0027420B"/>
    <w:rsid w:val="00274E49"/>
    <w:rsid w:val="002751E2"/>
    <w:rsid w:val="00275D23"/>
    <w:rsid w:val="00275D27"/>
    <w:rsid w:val="002764E3"/>
    <w:rsid w:val="00280A66"/>
    <w:rsid w:val="002857CA"/>
    <w:rsid w:val="00285D36"/>
    <w:rsid w:val="002868BC"/>
    <w:rsid w:val="002916D5"/>
    <w:rsid w:val="002951E5"/>
    <w:rsid w:val="00296324"/>
    <w:rsid w:val="002A04EF"/>
    <w:rsid w:val="002A0E7A"/>
    <w:rsid w:val="002A45A4"/>
    <w:rsid w:val="002A47C0"/>
    <w:rsid w:val="002A724E"/>
    <w:rsid w:val="002B19D2"/>
    <w:rsid w:val="002B3C02"/>
    <w:rsid w:val="002B4639"/>
    <w:rsid w:val="002B5FCC"/>
    <w:rsid w:val="002B729F"/>
    <w:rsid w:val="002C72A0"/>
    <w:rsid w:val="002C74C9"/>
    <w:rsid w:val="002D1E9D"/>
    <w:rsid w:val="002D26C8"/>
    <w:rsid w:val="002D388D"/>
    <w:rsid w:val="002D3D01"/>
    <w:rsid w:val="002D679E"/>
    <w:rsid w:val="002D6B43"/>
    <w:rsid w:val="002D72B4"/>
    <w:rsid w:val="002E0C74"/>
    <w:rsid w:val="002E18C8"/>
    <w:rsid w:val="002F010D"/>
    <w:rsid w:val="002F1176"/>
    <w:rsid w:val="002F1B4F"/>
    <w:rsid w:val="002F2E1C"/>
    <w:rsid w:val="002F7CDF"/>
    <w:rsid w:val="003003AD"/>
    <w:rsid w:val="00306709"/>
    <w:rsid w:val="00310D8C"/>
    <w:rsid w:val="00312978"/>
    <w:rsid w:val="00313F81"/>
    <w:rsid w:val="00316D38"/>
    <w:rsid w:val="0032066F"/>
    <w:rsid w:val="00325BF8"/>
    <w:rsid w:val="003272E1"/>
    <w:rsid w:val="0033003D"/>
    <w:rsid w:val="00333798"/>
    <w:rsid w:val="003349BB"/>
    <w:rsid w:val="00337BC0"/>
    <w:rsid w:val="003441C2"/>
    <w:rsid w:val="00344786"/>
    <w:rsid w:val="003468A6"/>
    <w:rsid w:val="0034699B"/>
    <w:rsid w:val="00347136"/>
    <w:rsid w:val="00347457"/>
    <w:rsid w:val="00353B09"/>
    <w:rsid w:val="00354664"/>
    <w:rsid w:val="00357088"/>
    <w:rsid w:val="00360CA9"/>
    <w:rsid w:val="00361108"/>
    <w:rsid w:val="003615F4"/>
    <w:rsid w:val="00364151"/>
    <w:rsid w:val="00364CAA"/>
    <w:rsid w:val="00371BE1"/>
    <w:rsid w:val="00372696"/>
    <w:rsid w:val="0037478A"/>
    <w:rsid w:val="0037601C"/>
    <w:rsid w:val="003763CA"/>
    <w:rsid w:val="00376D09"/>
    <w:rsid w:val="00376E91"/>
    <w:rsid w:val="0037754D"/>
    <w:rsid w:val="00377D7B"/>
    <w:rsid w:val="003800DF"/>
    <w:rsid w:val="0038136B"/>
    <w:rsid w:val="003837D0"/>
    <w:rsid w:val="003865E7"/>
    <w:rsid w:val="003912B3"/>
    <w:rsid w:val="00392FFE"/>
    <w:rsid w:val="0039636E"/>
    <w:rsid w:val="003A064E"/>
    <w:rsid w:val="003A0C52"/>
    <w:rsid w:val="003A0F59"/>
    <w:rsid w:val="003A7810"/>
    <w:rsid w:val="003A7959"/>
    <w:rsid w:val="003B22C5"/>
    <w:rsid w:val="003B4AD8"/>
    <w:rsid w:val="003B565A"/>
    <w:rsid w:val="003B5C62"/>
    <w:rsid w:val="003C1324"/>
    <w:rsid w:val="003C3D92"/>
    <w:rsid w:val="003C4B40"/>
    <w:rsid w:val="003C5CD5"/>
    <w:rsid w:val="003C6CB1"/>
    <w:rsid w:val="003C7650"/>
    <w:rsid w:val="003D0972"/>
    <w:rsid w:val="003D140E"/>
    <w:rsid w:val="003D1870"/>
    <w:rsid w:val="003D3B15"/>
    <w:rsid w:val="003E133C"/>
    <w:rsid w:val="003E3AE3"/>
    <w:rsid w:val="003E6A68"/>
    <w:rsid w:val="003F1EF9"/>
    <w:rsid w:val="003F2D6E"/>
    <w:rsid w:val="003F3D0C"/>
    <w:rsid w:val="003F7EE5"/>
    <w:rsid w:val="004001AB"/>
    <w:rsid w:val="0040076E"/>
    <w:rsid w:val="00401A31"/>
    <w:rsid w:val="00403CCB"/>
    <w:rsid w:val="004041AF"/>
    <w:rsid w:val="00405827"/>
    <w:rsid w:val="00412CE3"/>
    <w:rsid w:val="004205B8"/>
    <w:rsid w:val="00420618"/>
    <w:rsid w:val="004221AC"/>
    <w:rsid w:val="004230FB"/>
    <w:rsid w:val="004355FA"/>
    <w:rsid w:val="004371A0"/>
    <w:rsid w:val="004375CA"/>
    <w:rsid w:val="004430FC"/>
    <w:rsid w:val="004440EA"/>
    <w:rsid w:val="00444270"/>
    <w:rsid w:val="00444336"/>
    <w:rsid w:val="00445210"/>
    <w:rsid w:val="004525B3"/>
    <w:rsid w:val="00452848"/>
    <w:rsid w:val="00452FA3"/>
    <w:rsid w:val="00454133"/>
    <w:rsid w:val="00454348"/>
    <w:rsid w:val="00455199"/>
    <w:rsid w:val="00457A03"/>
    <w:rsid w:val="00461052"/>
    <w:rsid w:val="00462432"/>
    <w:rsid w:val="00464EB2"/>
    <w:rsid w:val="004656F9"/>
    <w:rsid w:val="00466686"/>
    <w:rsid w:val="004667FE"/>
    <w:rsid w:val="00466EE3"/>
    <w:rsid w:val="00474AFE"/>
    <w:rsid w:val="0047655F"/>
    <w:rsid w:val="00490DD8"/>
    <w:rsid w:val="004964EB"/>
    <w:rsid w:val="00497653"/>
    <w:rsid w:val="004A1A93"/>
    <w:rsid w:val="004A1A99"/>
    <w:rsid w:val="004A5AAC"/>
    <w:rsid w:val="004A5EE0"/>
    <w:rsid w:val="004A6BC2"/>
    <w:rsid w:val="004B0FB2"/>
    <w:rsid w:val="004B182B"/>
    <w:rsid w:val="004B2033"/>
    <w:rsid w:val="004B3E71"/>
    <w:rsid w:val="004B6C88"/>
    <w:rsid w:val="004C00E7"/>
    <w:rsid w:val="004C649E"/>
    <w:rsid w:val="004D2E33"/>
    <w:rsid w:val="004D33DB"/>
    <w:rsid w:val="004D527B"/>
    <w:rsid w:val="004D5F94"/>
    <w:rsid w:val="004D7D74"/>
    <w:rsid w:val="004E39CC"/>
    <w:rsid w:val="004F22FA"/>
    <w:rsid w:val="004F27F9"/>
    <w:rsid w:val="004F629B"/>
    <w:rsid w:val="00500BD3"/>
    <w:rsid w:val="00501378"/>
    <w:rsid w:val="00501515"/>
    <w:rsid w:val="005058A9"/>
    <w:rsid w:val="0050706F"/>
    <w:rsid w:val="00507BB9"/>
    <w:rsid w:val="005125A7"/>
    <w:rsid w:val="00516935"/>
    <w:rsid w:val="00517F18"/>
    <w:rsid w:val="005202D0"/>
    <w:rsid w:val="00521FBB"/>
    <w:rsid w:val="00521FBD"/>
    <w:rsid w:val="00522E7F"/>
    <w:rsid w:val="005242F0"/>
    <w:rsid w:val="005252AE"/>
    <w:rsid w:val="00527E54"/>
    <w:rsid w:val="005321FC"/>
    <w:rsid w:val="0053781E"/>
    <w:rsid w:val="00540E9E"/>
    <w:rsid w:val="005416F2"/>
    <w:rsid w:val="005449AD"/>
    <w:rsid w:val="00550811"/>
    <w:rsid w:val="00553A5D"/>
    <w:rsid w:val="005557C7"/>
    <w:rsid w:val="005565BC"/>
    <w:rsid w:val="00557181"/>
    <w:rsid w:val="00560BD1"/>
    <w:rsid w:val="00562A0E"/>
    <w:rsid w:val="00562B9D"/>
    <w:rsid w:val="00565194"/>
    <w:rsid w:val="0056767C"/>
    <w:rsid w:val="00573635"/>
    <w:rsid w:val="00573C28"/>
    <w:rsid w:val="0057417D"/>
    <w:rsid w:val="00574B0D"/>
    <w:rsid w:val="00575E32"/>
    <w:rsid w:val="00581B4E"/>
    <w:rsid w:val="0058290F"/>
    <w:rsid w:val="00583D31"/>
    <w:rsid w:val="005871FE"/>
    <w:rsid w:val="00587778"/>
    <w:rsid w:val="005919E3"/>
    <w:rsid w:val="00592D03"/>
    <w:rsid w:val="005931BB"/>
    <w:rsid w:val="005951A6"/>
    <w:rsid w:val="00595D6A"/>
    <w:rsid w:val="005A1173"/>
    <w:rsid w:val="005A1791"/>
    <w:rsid w:val="005A1C18"/>
    <w:rsid w:val="005A2D28"/>
    <w:rsid w:val="005A59C6"/>
    <w:rsid w:val="005A7C3B"/>
    <w:rsid w:val="005B0B7E"/>
    <w:rsid w:val="005B170D"/>
    <w:rsid w:val="005B297C"/>
    <w:rsid w:val="005B6AF4"/>
    <w:rsid w:val="005C0D09"/>
    <w:rsid w:val="005C5453"/>
    <w:rsid w:val="005C56CB"/>
    <w:rsid w:val="005C7F6F"/>
    <w:rsid w:val="005D225E"/>
    <w:rsid w:val="005D61EA"/>
    <w:rsid w:val="005D7BE9"/>
    <w:rsid w:val="005E0F23"/>
    <w:rsid w:val="005E1882"/>
    <w:rsid w:val="005E2883"/>
    <w:rsid w:val="005E2F62"/>
    <w:rsid w:val="005E620A"/>
    <w:rsid w:val="005E62E9"/>
    <w:rsid w:val="005E6673"/>
    <w:rsid w:val="005F0208"/>
    <w:rsid w:val="005F11CE"/>
    <w:rsid w:val="005F12A9"/>
    <w:rsid w:val="005F1712"/>
    <w:rsid w:val="005F251F"/>
    <w:rsid w:val="005F290F"/>
    <w:rsid w:val="005F396F"/>
    <w:rsid w:val="005F51DF"/>
    <w:rsid w:val="005F6711"/>
    <w:rsid w:val="00603058"/>
    <w:rsid w:val="00603263"/>
    <w:rsid w:val="00603465"/>
    <w:rsid w:val="00603E62"/>
    <w:rsid w:val="0060589C"/>
    <w:rsid w:val="00605FED"/>
    <w:rsid w:val="006069E0"/>
    <w:rsid w:val="00606D70"/>
    <w:rsid w:val="00607AF2"/>
    <w:rsid w:val="00612B8C"/>
    <w:rsid w:val="0061599D"/>
    <w:rsid w:val="00615FC8"/>
    <w:rsid w:val="00620FE3"/>
    <w:rsid w:val="00623ABB"/>
    <w:rsid w:val="0062520A"/>
    <w:rsid w:val="00626CC1"/>
    <w:rsid w:val="00626E8F"/>
    <w:rsid w:val="006272E7"/>
    <w:rsid w:val="0062799A"/>
    <w:rsid w:val="00627F6F"/>
    <w:rsid w:val="00633EEC"/>
    <w:rsid w:val="006352B9"/>
    <w:rsid w:val="00636F16"/>
    <w:rsid w:val="00641B37"/>
    <w:rsid w:val="00643E5F"/>
    <w:rsid w:val="00645EFA"/>
    <w:rsid w:val="00646504"/>
    <w:rsid w:val="0065342D"/>
    <w:rsid w:val="00655D3A"/>
    <w:rsid w:val="00661AF8"/>
    <w:rsid w:val="006632F4"/>
    <w:rsid w:val="0066354E"/>
    <w:rsid w:val="006643B0"/>
    <w:rsid w:val="00664642"/>
    <w:rsid w:val="00664851"/>
    <w:rsid w:val="006673AF"/>
    <w:rsid w:val="00671CCC"/>
    <w:rsid w:val="00673BA3"/>
    <w:rsid w:val="00673C5D"/>
    <w:rsid w:val="006760C9"/>
    <w:rsid w:val="00676897"/>
    <w:rsid w:val="006769F0"/>
    <w:rsid w:val="0067730C"/>
    <w:rsid w:val="00683192"/>
    <w:rsid w:val="006838CD"/>
    <w:rsid w:val="00685EDF"/>
    <w:rsid w:val="0069125D"/>
    <w:rsid w:val="0069671D"/>
    <w:rsid w:val="0069728E"/>
    <w:rsid w:val="006975CF"/>
    <w:rsid w:val="00697A20"/>
    <w:rsid w:val="006A489A"/>
    <w:rsid w:val="006A49FB"/>
    <w:rsid w:val="006A56F8"/>
    <w:rsid w:val="006B01EC"/>
    <w:rsid w:val="006B0662"/>
    <w:rsid w:val="006B1181"/>
    <w:rsid w:val="006B2D89"/>
    <w:rsid w:val="006B3323"/>
    <w:rsid w:val="006B6D67"/>
    <w:rsid w:val="006B7D73"/>
    <w:rsid w:val="006C1276"/>
    <w:rsid w:val="006C5405"/>
    <w:rsid w:val="006C6562"/>
    <w:rsid w:val="006D017D"/>
    <w:rsid w:val="006D0812"/>
    <w:rsid w:val="006D289C"/>
    <w:rsid w:val="006D3D7B"/>
    <w:rsid w:val="006D3E2E"/>
    <w:rsid w:val="006E0798"/>
    <w:rsid w:val="006E3023"/>
    <w:rsid w:val="006F4C91"/>
    <w:rsid w:val="006F5A01"/>
    <w:rsid w:val="006F6C91"/>
    <w:rsid w:val="006F770C"/>
    <w:rsid w:val="00700233"/>
    <w:rsid w:val="00700291"/>
    <w:rsid w:val="00700BCD"/>
    <w:rsid w:val="00705443"/>
    <w:rsid w:val="00706428"/>
    <w:rsid w:val="0070643E"/>
    <w:rsid w:val="00710243"/>
    <w:rsid w:val="007165F5"/>
    <w:rsid w:val="0071710D"/>
    <w:rsid w:val="007175FF"/>
    <w:rsid w:val="007203FB"/>
    <w:rsid w:val="00724A0A"/>
    <w:rsid w:val="00730825"/>
    <w:rsid w:val="00732207"/>
    <w:rsid w:val="00736A43"/>
    <w:rsid w:val="00742B79"/>
    <w:rsid w:val="00744439"/>
    <w:rsid w:val="007465A8"/>
    <w:rsid w:val="0075414D"/>
    <w:rsid w:val="007543F1"/>
    <w:rsid w:val="007577BC"/>
    <w:rsid w:val="007577DB"/>
    <w:rsid w:val="00757F73"/>
    <w:rsid w:val="00763260"/>
    <w:rsid w:val="00764EF8"/>
    <w:rsid w:val="00772DFA"/>
    <w:rsid w:val="00773C64"/>
    <w:rsid w:val="00773CA6"/>
    <w:rsid w:val="0077449F"/>
    <w:rsid w:val="007758EF"/>
    <w:rsid w:val="00776CAC"/>
    <w:rsid w:val="007774A1"/>
    <w:rsid w:val="00777A7D"/>
    <w:rsid w:val="0078446C"/>
    <w:rsid w:val="0078571E"/>
    <w:rsid w:val="007872D4"/>
    <w:rsid w:val="007929B0"/>
    <w:rsid w:val="00792DD9"/>
    <w:rsid w:val="0079440E"/>
    <w:rsid w:val="0079722A"/>
    <w:rsid w:val="007A01E0"/>
    <w:rsid w:val="007A1DBD"/>
    <w:rsid w:val="007A328E"/>
    <w:rsid w:val="007A45FB"/>
    <w:rsid w:val="007A4B96"/>
    <w:rsid w:val="007A700C"/>
    <w:rsid w:val="007A79D2"/>
    <w:rsid w:val="007B0216"/>
    <w:rsid w:val="007B5906"/>
    <w:rsid w:val="007B5984"/>
    <w:rsid w:val="007B6F1D"/>
    <w:rsid w:val="007C1A76"/>
    <w:rsid w:val="007C30E2"/>
    <w:rsid w:val="007C3E88"/>
    <w:rsid w:val="007C5C5D"/>
    <w:rsid w:val="007D0863"/>
    <w:rsid w:val="007D548E"/>
    <w:rsid w:val="007D57A1"/>
    <w:rsid w:val="007E1E6C"/>
    <w:rsid w:val="007E3A1C"/>
    <w:rsid w:val="007E4B62"/>
    <w:rsid w:val="007E6630"/>
    <w:rsid w:val="007E6FFC"/>
    <w:rsid w:val="007F0023"/>
    <w:rsid w:val="007F043F"/>
    <w:rsid w:val="008003FB"/>
    <w:rsid w:val="0080152E"/>
    <w:rsid w:val="0080329D"/>
    <w:rsid w:val="0080485E"/>
    <w:rsid w:val="008048A3"/>
    <w:rsid w:val="00811018"/>
    <w:rsid w:val="00811719"/>
    <w:rsid w:val="00811843"/>
    <w:rsid w:val="008132AB"/>
    <w:rsid w:val="00814A80"/>
    <w:rsid w:val="008157D7"/>
    <w:rsid w:val="00821893"/>
    <w:rsid w:val="00821CD9"/>
    <w:rsid w:val="008220F8"/>
    <w:rsid w:val="0082270F"/>
    <w:rsid w:val="00825CA1"/>
    <w:rsid w:val="00826507"/>
    <w:rsid w:val="008273A0"/>
    <w:rsid w:val="008340A7"/>
    <w:rsid w:val="00835445"/>
    <w:rsid w:val="00836C7F"/>
    <w:rsid w:val="008425F2"/>
    <w:rsid w:val="00842AC7"/>
    <w:rsid w:val="00843BE8"/>
    <w:rsid w:val="008441A1"/>
    <w:rsid w:val="00845F40"/>
    <w:rsid w:val="008469B3"/>
    <w:rsid w:val="00851EBA"/>
    <w:rsid w:val="00852472"/>
    <w:rsid w:val="0085390D"/>
    <w:rsid w:val="00855C7E"/>
    <w:rsid w:val="0085701F"/>
    <w:rsid w:val="00862B36"/>
    <w:rsid w:val="008631BA"/>
    <w:rsid w:val="00864A23"/>
    <w:rsid w:val="008653A6"/>
    <w:rsid w:val="00866128"/>
    <w:rsid w:val="00870B28"/>
    <w:rsid w:val="00870BB9"/>
    <w:rsid w:val="008747B6"/>
    <w:rsid w:val="00876B98"/>
    <w:rsid w:val="0088075D"/>
    <w:rsid w:val="00880AB4"/>
    <w:rsid w:val="00885A77"/>
    <w:rsid w:val="00890595"/>
    <w:rsid w:val="008906FE"/>
    <w:rsid w:val="00891B1A"/>
    <w:rsid w:val="008A001A"/>
    <w:rsid w:val="008A018F"/>
    <w:rsid w:val="008A256F"/>
    <w:rsid w:val="008A2932"/>
    <w:rsid w:val="008A4103"/>
    <w:rsid w:val="008B0495"/>
    <w:rsid w:val="008B32D2"/>
    <w:rsid w:val="008B5D53"/>
    <w:rsid w:val="008B7A8B"/>
    <w:rsid w:val="008C1CAE"/>
    <w:rsid w:val="008C2469"/>
    <w:rsid w:val="008C29D6"/>
    <w:rsid w:val="008C2DE6"/>
    <w:rsid w:val="008C3FF3"/>
    <w:rsid w:val="008C6223"/>
    <w:rsid w:val="008D5D1F"/>
    <w:rsid w:val="008D798A"/>
    <w:rsid w:val="008E2648"/>
    <w:rsid w:val="008E324A"/>
    <w:rsid w:val="008E3E8D"/>
    <w:rsid w:val="008E4181"/>
    <w:rsid w:val="008E502E"/>
    <w:rsid w:val="008E56FB"/>
    <w:rsid w:val="008E579B"/>
    <w:rsid w:val="008E7AAC"/>
    <w:rsid w:val="008F3629"/>
    <w:rsid w:val="008F4AF0"/>
    <w:rsid w:val="008F6087"/>
    <w:rsid w:val="008F770A"/>
    <w:rsid w:val="00900D0B"/>
    <w:rsid w:val="00900DDE"/>
    <w:rsid w:val="00900EC0"/>
    <w:rsid w:val="00901228"/>
    <w:rsid w:val="00904BFD"/>
    <w:rsid w:val="00904EA6"/>
    <w:rsid w:val="00907B51"/>
    <w:rsid w:val="00910361"/>
    <w:rsid w:val="00914744"/>
    <w:rsid w:val="00915910"/>
    <w:rsid w:val="00921714"/>
    <w:rsid w:val="00922D60"/>
    <w:rsid w:val="00925CA7"/>
    <w:rsid w:val="00926260"/>
    <w:rsid w:val="00926CD8"/>
    <w:rsid w:val="009329CB"/>
    <w:rsid w:val="009333E7"/>
    <w:rsid w:val="00935955"/>
    <w:rsid w:val="00936C58"/>
    <w:rsid w:val="00942766"/>
    <w:rsid w:val="00942E60"/>
    <w:rsid w:val="009434D3"/>
    <w:rsid w:val="00943B89"/>
    <w:rsid w:val="009516FC"/>
    <w:rsid w:val="00952BDE"/>
    <w:rsid w:val="00953673"/>
    <w:rsid w:val="00956C23"/>
    <w:rsid w:val="0096087D"/>
    <w:rsid w:val="00966782"/>
    <w:rsid w:val="0097234B"/>
    <w:rsid w:val="00974489"/>
    <w:rsid w:val="009768F7"/>
    <w:rsid w:val="009802AB"/>
    <w:rsid w:val="00980ED3"/>
    <w:rsid w:val="00984EA8"/>
    <w:rsid w:val="00990413"/>
    <w:rsid w:val="0099132A"/>
    <w:rsid w:val="0099252B"/>
    <w:rsid w:val="0099385F"/>
    <w:rsid w:val="009956C6"/>
    <w:rsid w:val="009963CD"/>
    <w:rsid w:val="00997623"/>
    <w:rsid w:val="00997A78"/>
    <w:rsid w:val="009A0C49"/>
    <w:rsid w:val="009A0EB1"/>
    <w:rsid w:val="009A2F15"/>
    <w:rsid w:val="009A61A6"/>
    <w:rsid w:val="009A62FF"/>
    <w:rsid w:val="009B1222"/>
    <w:rsid w:val="009C1E6B"/>
    <w:rsid w:val="009C27EB"/>
    <w:rsid w:val="009C4056"/>
    <w:rsid w:val="009C4F4B"/>
    <w:rsid w:val="009C6CB6"/>
    <w:rsid w:val="009D48BD"/>
    <w:rsid w:val="009D5DA6"/>
    <w:rsid w:val="009D668B"/>
    <w:rsid w:val="009D7098"/>
    <w:rsid w:val="009D748F"/>
    <w:rsid w:val="009D7CF9"/>
    <w:rsid w:val="009E0E5B"/>
    <w:rsid w:val="009E5FA8"/>
    <w:rsid w:val="009E6277"/>
    <w:rsid w:val="009F1167"/>
    <w:rsid w:val="009F3E7C"/>
    <w:rsid w:val="009F46E7"/>
    <w:rsid w:val="009F5926"/>
    <w:rsid w:val="009F6BA2"/>
    <w:rsid w:val="009F7CEB"/>
    <w:rsid w:val="00A02DEC"/>
    <w:rsid w:val="00A03FC3"/>
    <w:rsid w:val="00A06E8C"/>
    <w:rsid w:val="00A06EC6"/>
    <w:rsid w:val="00A075C4"/>
    <w:rsid w:val="00A07BC9"/>
    <w:rsid w:val="00A10881"/>
    <w:rsid w:val="00A10A40"/>
    <w:rsid w:val="00A120C3"/>
    <w:rsid w:val="00A16777"/>
    <w:rsid w:val="00A22092"/>
    <w:rsid w:val="00A2569F"/>
    <w:rsid w:val="00A3283B"/>
    <w:rsid w:val="00A32E0B"/>
    <w:rsid w:val="00A34FDC"/>
    <w:rsid w:val="00A369A2"/>
    <w:rsid w:val="00A40693"/>
    <w:rsid w:val="00A40A61"/>
    <w:rsid w:val="00A40BE0"/>
    <w:rsid w:val="00A4165E"/>
    <w:rsid w:val="00A42B42"/>
    <w:rsid w:val="00A44F58"/>
    <w:rsid w:val="00A45542"/>
    <w:rsid w:val="00A508D1"/>
    <w:rsid w:val="00A51B94"/>
    <w:rsid w:val="00A51E19"/>
    <w:rsid w:val="00A51E32"/>
    <w:rsid w:val="00A521ED"/>
    <w:rsid w:val="00A54F5A"/>
    <w:rsid w:val="00A64313"/>
    <w:rsid w:val="00A65DAD"/>
    <w:rsid w:val="00A65DE2"/>
    <w:rsid w:val="00A676D6"/>
    <w:rsid w:val="00A71B7A"/>
    <w:rsid w:val="00A768F5"/>
    <w:rsid w:val="00A77051"/>
    <w:rsid w:val="00A811A6"/>
    <w:rsid w:val="00A81A1D"/>
    <w:rsid w:val="00A822F8"/>
    <w:rsid w:val="00A84137"/>
    <w:rsid w:val="00A850A8"/>
    <w:rsid w:val="00A85ADF"/>
    <w:rsid w:val="00A85B7F"/>
    <w:rsid w:val="00A86073"/>
    <w:rsid w:val="00A879C4"/>
    <w:rsid w:val="00A90727"/>
    <w:rsid w:val="00A914B6"/>
    <w:rsid w:val="00A91501"/>
    <w:rsid w:val="00A95191"/>
    <w:rsid w:val="00A9730A"/>
    <w:rsid w:val="00AA0A62"/>
    <w:rsid w:val="00AA2C44"/>
    <w:rsid w:val="00AA56AB"/>
    <w:rsid w:val="00AA74D5"/>
    <w:rsid w:val="00AB1D90"/>
    <w:rsid w:val="00AB22FD"/>
    <w:rsid w:val="00AB3FC4"/>
    <w:rsid w:val="00AB5190"/>
    <w:rsid w:val="00AB543E"/>
    <w:rsid w:val="00AC1181"/>
    <w:rsid w:val="00AC2201"/>
    <w:rsid w:val="00AC2BF4"/>
    <w:rsid w:val="00AC3816"/>
    <w:rsid w:val="00AC6191"/>
    <w:rsid w:val="00AC6E63"/>
    <w:rsid w:val="00AD0AAF"/>
    <w:rsid w:val="00AD39B4"/>
    <w:rsid w:val="00AD4A52"/>
    <w:rsid w:val="00AD51C2"/>
    <w:rsid w:val="00AD7B50"/>
    <w:rsid w:val="00AE15C7"/>
    <w:rsid w:val="00AE16C5"/>
    <w:rsid w:val="00AE331C"/>
    <w:rsid w:val="00AE6E90"/>
    <w:rsid w:val="00B051BD"/>
    <w:rsid w:val="00B07ED2"/>
    <w:rsid w:val="00B1066F"/>
    <w:rsid w:val="00B112BC"/>
    <w:rsid w:val="00B11506"/>
    <w:rsid w:val="00B12FD4"/>
    <w:rsid w:val="00B13512"/>
    <w:rsid w:val="00B14619"/>
    <w:rsid w:val="00B22330"/>
    <w:rsid w:val="00B23E56"/>
    <w:rsid w:val="00B25BE7"/>
    <w:rsid w:val="00B32FA1"/>
    <w:rsid w:val="00B333AA"/>
    <w:rsid w:val="00B33FB9"/>
    <w:rsid w:val="00B3405D"/>
    <w:rsid w:val="00B34F8D"/>
    <w:rsid w:val="00B3610D"/>
    <w:rsid w:val="00B40445"/>
    <w:rsid w:val="00B404C8"/>
    <w:rsid w:val="00B430BB"/>
    <w:rsid w:val="00B439FF"/>
    <w:rsid w:val="00B444A8"/>
    <w:rsid w:val="00B46DA9"/>
    <w:rsid w:val="00B50C56"/>
    <w:rsid w:val="00B51F36"/>
    <w:rsid w:val="00B54202"/>
    <w:rsid w:val="00B5460F"/>
    <w:rsid w:val="00B54E1A"/>
    <w:rsid w:val="00B55668"/>
    <w:rsid w:val="00B64E6F"/>
    <w:rsid w:val="00B65B18"/>
    <w:rsid w:val="00B6620C"/>
    <w:rsid w:val="00B7418D"/>
    <w:rsid w:val="00B748BD"/>
    <w:rsid w:val="00B7516A"/>
    <w:rsid w:val="00B755F5"/>
    <w:rsid w:val="00B846C5"/>
    <w:rsid w:val="00B8506C"/>
    <w:rsid w:val="00B852ED"/>
    <w:rsid w:val="00B860F0"/>
    <w:rsid w:val="00B867FF"/>
    <w:rsid w:val="00B90596"/>
    <w:rsid w:val="00B9319E"/>
    <w:rsid w:val="00B9492F"/>
    <w:rsid w:val="00B95CFA"/>
    <w:rsid w:val="00B97F3A"/>
    <w:rsid w:val="00BA0012"/>
    <w:rsid w:val="00BA22F8"/>
    <w:rsid w:val="00BA61D1"/>
    <w:rsid w:val="00BA68D1"/>
    <w:rsid w:val="00BB0760"/>
    <w:rsid w:val="00BB35FE"/>
    <w:rsid w:val="00BB3EB3"/>
    <w:rsid w:val="00BB5EF9"/>
    <w:rsid w:val="00BB5FE4"/>
    <w:rsid w:val="00BB69DC"/>
    <w:rsid w:val="00BB6BE7"/>
    <w:rsid w:val="00BB6BEC"/>
    <w:rsid w:val="00BC0D3D"/>
    <w:rsid w:val="00BC286E"/>
    <w:rsid w:val="00BD1E10"/>
    <w:rsid w:val="00BD3319"/>
    <w:rsid w:val="00BD54F2"/>
    <w:rsid w:val="00BD6A3E"/>
    <w:rsid w:val="00BD729E"/>
    <w:rsid w:val="00BD7D08"/>
    <w:rsid w:val="00BE003E"/>
    <w:rsid w:val="00BE0784"/>
    <w:rsid w:val="00BE0D1C"/>
    <w:rsid w:val="00BE1A06"/>
    <w:rsid w:val="00BE3F2E"/>
    <w:rsid w:val="00BE4ACD"/>
    <w:rsid w:val="00BF2737"/>
    <w:rsid w:val="00BF395D"/>
    <w:rsid w:val="00C010B3"/>
    <w:rsid w:val="00C02BD2"/>
    <w:rsid w:val="00C04731"/>
    <w:rsid w:val="00C06D9F"/>
    <w:rsid w:val="00C14F73"/>
    <w:rsid w:val="00C1603C"/>
    <w:rsid w:val="00C16CE7"/>
    <w:rsid w:val="00C238B2"/>
    <w:rsid w:val="00C25AAA"/>
    <w:rsid w:val="00C27184"/>
    <w:rsid w:val="00C31130"/>
    <w:rsid w:val="00C3307E"/>
    <w:rsid w:val="00C3322C"/>
    <w:rsid w:val="00C337AF"/>
    <w:rsid w:val="00C33F59"/>
    <w:rsid w:val="00C34230"/>
    <w:rsid w:val="00C345B1"/>
    <w:rsid w:val="00C34C55"/>
    <w:rsid w:val="00C3761A"/>
    <w:rsid w:val="00C40A89"/>
    <w:rsid w:val="00C44898"/>
    <w:rsid w:val="00C44AC4"/>
    <w:rsid w:val="00C46C03"/>
    <w:rsid w:val="00C46E93"/>
    <w:rsid w:val="00C4770C"/>
    <w:rsid w:val="00C54CEB"/>
    <w:rsid w:val="00C54EA6"/>
    <w:rsid w:val="00C54FF6"/>
    <w:rsid w:val="00C575E9"/>
    <w:rsid w:val="00C603F6"/>
    <w:rsid w:val="00C61669"/>
    <w:rsid w:val="00C61DD2"/>
    <w:rsid w:val="00C63E2F"/>
    <w:rsid w:val="00C64E97"/>
    <w:rsid w:val="00C64F88"/>
    <w:rsid w:val="00C66543"/>
    <w:rsid w:val="00C679C4"/>
    <w:rsid w:val="00C73CC7"/>
    <w:rsid w:val="00C7438D"/>
    <w:rsid w:val="00C7681D"/>
    <w:rsid w:val="00C7700E"/>
    <w:rsid w:val="00C77B44"/>
    <w:rsid w:val="00C8241A"/>
    <w:rsid w:val="00C854BE"/>
    <w:rsid w:val="00CA1ECF"/>
    <w:rsid w:val="00CA3928"/>
    <w:rsid w:val="00CA3F46"/>
    <w:rsid w:val="00CA490F"/>
    <w:rsid w:val="00CB161E"/>
    <w:rsid w:val="00CB1DB6"/>
    <w:rsid w:val="00CB1EB4"/>
    <w:rsid w:val="00CB3C4E"/>
    <w:rsid w:val="00CB6D4A"/>
    <w:rsid w:val="00CC1690"/>
    <w:rsid w:val="00CC59FB"/>
    <w:rsid w:val="00CD32C5"/>
    <w:rsid w:val="00CD4304"/>
    <w:rsid w:val="00CD461A"/>
    <w:rsid w:val="00CD7ED4"/>
    <w:rsid w:val="00CE1420"/>
    <w:rsid w:val="00CE2E1E"/>
    <w:rsid w:val="00CE51A7"/>
    <w:rsid w:val="00CF1BBE"/>
    <w:rsid w:val="00CF20B9"/>
    <w:rsid w:val="00CF272B"/>
    <w:rsid w:val="00CF46F7"/>
    <w:rsid w:val="00D00AE7"/>
    <w:rsid w:val="00D012DD"/>
    <w:rsid w:val="00D02377"/>
    <w:rsid w:val="00D0260D"/>
    <w:rsid w:val="00D02D8A"/>
    <w:rsid w:val="00D04BC0"/>
    <w:rsid w:val="00D059CD"/>
    <w:rsid w:val="00D138AE"/>
    <w:rsid w:val="00D215CD"/>
    <w:rsid w:val="00D24037"/>
    <w:rsid w:val="00D27766"/>
    <w:rsid w:val="00D31B1E"/>
    <w:rsid w:val="00D331EF"/>
    <w:rsid w:val="00D40C36"/>
    <w:rsid w:val="00D40C6C"/>
    <w:rsid w:val="00D41081"/>
    <w:rsid w:val="00D41DD4"/>
    <w:rsid w:val="00D4298E"/>
    <w:rsid w:val="00D46B21"/>
    <w:rsid w:val="00D46C06"/>
    <w:rsid w:val="00D53752"/>
    <w:rsid w:val="00D5415D"/>
    <w:rsid w:val="00D54E60"/>
    <w:rsid w:val="00D569F6"/>
    <w:rsid w:val="00D5715D"/>
    <w:rsid w:val="00D62A7E"/>
    <w:rsid w:val="00D63E30"/>
    <w:rsid w:val="00D668C5"/>
    <w:rsid w:val="00D72067"/>
    <w:rsid w:val="00D75D98"/>
    <w:rsid w:val="00D777E8"/>
    <w:rsid w:val="00D77D1B"/>
    <w:rsid w:val="00D81B4B"/>
    <w:rsid w:val="00D844B6"/>
    <w:rsid w:val="00D84558"/>
    <w:rsid w:val="00D860D0"/>
    <w:rsid w:val="00D86D71"/>
    <w:rsid w:val="00D87008"/>
    <w:rsid w:val="00D87301"/>
    <w:rsid w:val="00D8737F"/>
    <w:rsid w:val="00D87C1B"/>
    <w:rsid w:val="00D903E7"/>
    <w:rsid w:val="00D92E93"/>
    <w:rsid w:val="00D946A8"/>
    <w:rsid w:val="00D96D3C"/>
    <w:rsid w:val="00D97554"/>
    <w:rsid w:val="00DA06F4"/>
    <w:rsid w:val="00DA2976"/>
    <w:rsid w:val="00DA30DC"/>
    <w:rsid w:val="00DA42F9"/>
    <w:rsid w:val="00DA4B89"/>
    <w:rsid w:val="00DB088B"/>
    <w:rsid w:val="00DB3788"/>
    <w:rsid w:val="00DB7047"/>
    <w:rsid w:val="00DB73F6"/>
    <w:rsid w:val="00DC0EA4"/>
    <w:rsid w:val="00DC1775"/>
    <w:rsid w:val="00DC2031"/>
    <w:rsid w:val="00DC28F4"/>
    <w:rsid w:val="00DD1141"/>
    <w:rsid w:val="00DD33BB"/>
    <w:rsid w:val="00DD42EE"/>
    <w:rsid w:val="00DD45FD"/>
    <w:rsid w:val="00DD6BFA"/>
    <w:rsid w:val="00DD6CB6"/>
    <w:rsid w:val="00DE3903"/>
    <w:rsid w:val="00DF03BC"/>
    <w:rsid w:val="00DF2884"/>
    <w:rsid w:val="00DF5E6F"/>
    <w:rsid w:val="00DF740C"/>
    <w:rsid w:val="00E007CB"/>
    <w:rsid w:val="00E01570"/>
    <w:rsid w:val="00E01A4D"/>
    <w:rsid w:val="00E04FDD"/>
    <w:rsid w:val="00E05310"/>
    <w:rsid w:val="00E0659E"/>
    <w:rsid w:val="00E06F20"/>
    <w:rsid w:val="00E0712B"/>
    <w:rsid w:val="00E0770C"/>
    <w:rsid w:val="00E1175C"/>
    <w:rsid w:val="00E11D3C"/>
    <w:rsid w:val="00E12B88"/>
    <w:rsid w:val="00E12E22"/>
    <w:rsid w:val="00E15E94"/>
    <w:rsid w:val="00E206A0"/>
    <w:rsid w:val="00E219C7"/>
    <w:rsid w:val="00E244AD"/>
    <w:rsid w:val="00E24876"/>
    <w:rsid w:val="00E2661F"/>
    <w:rsid w:val="00E2719A"/>
    <w:rsid w:val="00E3210B"/>
    <w:rsid w:val="00E3418A"/>
    <w:rsid w:val="00E341D4"/>
    <w:rsid w:val="00E36621"/>
    <w:rsid w:val="00E36CFC"/>
    <w:rsid w:val="00E36F3C"/>
    <w:rsid w:val="00E41229"/>
    <w:rsid w:val="00E41D14"/>
    <w:rsid w:val="00E43418"/>
    <w:rsid w:val="00E4477A"/>
    <w:rsid w:val="00E46A07"/>
    <w:rsid w:val="00E513C5"/>
    <w:rsid w:val="00E52146"/>
    <w:rsid w:val="00E56011"/>
    <w:rsid w:val="00E56844"/>
    <w:rsid w:val="00E57987"/>
    <w:rsid w:val="00E61FEE"/>
    <w:rsid w:val="00E63F27"/>
    <w:rsid w:val="00E65B8D"/>
    <w:rsid w:val="00E6629C"/>
    <w:rsid w:val="00E67F11"/>
    <w:rsid w:val="00E714FC"/>
    <w:rsid w:val="00E72A36"/>
    <w:rsid w:val="00E777BE"/>
    <w:rsid w:val="00E81382"/>
    <w:rsid w:val="00E818ED"/>
    <w:rsid w:val="00E81CA7"/>
    <w:rsid w:val="00E84793"/>
    <w:rsid w:val="00E849A1"/>
    <w:rsid w:val="00E85459"/>
    <w:rsid w:val="00E86ADB"/>
    <w:rsid w:val="00E871DB"/>
    <w:rsid w:val="00E87ACA"/>
    <w:rsid w:val="00E917D2"/>
    <w:rsid w:val="00E9394B"/>
    <w:rsid w:val="00E9439D"/>
    <w:rsid w:val="00E95489"/>
    <w:rsid w:val="00EA191C"/>
    <w:rsid w:val="00EA36AE"/>
    <w:rsid w:val="00EB1453"/>
    <w:rsid w:val="00EB145A"/>
    <w:rsid w:val="00EC5F5A"/>
    <w:rsid w:val="00EC5F5C"/>
    <w:rsid w:val="00ED251F"/>
    <w:rsid w:val="00ED4CD2"/>
    <w:rsid w:val="00ED513D"/>
    <w:rsid w:val="00ED77B4"/>
    <w:rsid w:val="00EE037D"/>
    <w:rsid w:val="00EE1B7F"/>
    <w:rsid w:val="00EE2671"/>
    <w:rsid w:val="00EE2E53"/>
    <w:rsid w:val="00EE54E3"/>
    <w:rsid w:val="00EE6E89"/>
    <w:rsid w:val="00EE742D"/>
    <w:rsid w:val="00EF4851"/>
    <w:rsid w:val="00EF591F"/>
    <w:rsid w:val="00EF648C"/>
    <w:rsid w:val="00EF6498"/>
    <w:rsid w:val="00EF6E2B"/>
    <w:rsid w:val="00F046F8"/>
    <w:rsid w:val="00F079F1"/>
    <w:rsid w:val="00F132EB"/>
    <w:rsid w:val="00F13370"/>
    <w:rsid w:val="00F13732"/>
    <w:rsid w:val="00F169DC"/>
    <w:rsid w:val="00F20C85"/>
    <w:rsid w:val="00F2405E"/>
    <w:rsid w:val="00F24626"/>
    <w:rsid w:val="00F24C14"/>
    <w:rsid w:val="00F262FA"/>
    <w:rsid w:val="00F26A54"/>
    <w:rsid w:val="00F27796"/>
    <w:rsid w:val="00F31DA3"/>
    <w:rsid w:val="00F32F4B"/>
    <w:rsid w:val="00F34D2C"/>
    <w:rsid w:val="00F362F6"/>
    <w:rsid w:val="00F37700"/>
    <w:rsid w:val="00F427C0"/>
    <w:rsid w:val="00F42D70"/>
    <w:rsid w:val="00F43D66"/>
    <w:rsid w:val="00F63A35"/>
    <w:rsid w:val="00F64693"/>
    <w:rsid w:val="00F7005E"/>
    <w:rsid w:val="00F70526"/>
    <w:rsid w:val="00F717A1"/>
    <w:rsid w:val="00F7667A"/>
    <w:rsid w:val="00F7792A"/>
    <w:rsid w:val="00F77E58"/>
    <w:rsid w:val="00F83D37"/>
    <w:rsid w:val="00F8404C"/>
    <w:rsid w:val="00F86AF6"/>
    <w:rsid w:val="00F87B65"/>
    <w:rsid w:val="00F90394"/>
    <w:rsid w:val="00F91E77"/>
    <w:rsid w:val="00F96EEA"/>
    <w:rsid w:val="00F9794D"/>
    <w:rsid w:val="00FA0802"/>
    <w:rsid w:val="00FA0E7A"/>
    <w:rsid w:val="00FA552D"/>
    <w:rsid w:val="00FA6588"/>
    <w:rsid w:val="00FB00BA"/>
    <w:rsid w:val="00FB06A5"/>
    <w:rsid w:val="00FB2FB2"/>
    <w:rsid w:val="00FB44A0"/>
    <w:rsid w:val="00FB5E8E"/>
    <w:rsid w:val="00FB6C43"/>
    <w:rsid w:val="00FC07F4"/>
    <w:rsid w:val="00FC0990"/>
    <w:rsid w:val="00FC2F58"/>
    <w:rsid w:val="00FC34F0"/>
    <w:rsid w:val="00FC3A97"/>
    <w:rsid w:val="00FC6A0B"/>
    <w:rsid w:val="00FD1544"/>
    <w:rsid w:val="00FD206D"/>
    <w:rsid w:val="00FD2B72"/>
    <w:rsid w:val="00FD49AF"/>
    <w:rsid w:val="00FD743D"/>
    <w:rsid w:val="00FE08B8"/>
    <w:rsid w:val="00FE1B20"/>
    <w:rsid w:val="00FE1D69"/>
    <w:rsid w:val="00FE42D6"/>
    <w:rsid w:val="00FE54F7"/>
    <w:rsid w:val="00FE6E2A"/>
    <w:rsid w:val="00FF5A4F"/>
    <w:rsid w:val="00FF6C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2529"/>
    <o:shapelayout v:ext="edit">
      <o:idmap v:ext="edit" data="1"/>
    </o:shapelayout>
  </w:shapeDefaults>
  <w:decimalSymbol w:val="."/>
  <w:listSeparator w:val=","/>
  <w14:docId w14:val="56BFB7AF"/>
  <w15:docId w15:val="{182CD9DC-7A5E-4DE8-B48D-DEDBE1DD72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2E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D0863"/>
    <w:pPr>
      <w:keepNext/>
      <w:keepLines/>
      <w:spacing w:before="400" w:after="40"/>
      <w:outlineLvl w:val="0"/>
    </w:pPr>
    <w:rPr>
      <w:rFonts w:ascii="Arial" w:eastAsiaTheme="majorEastAsia" w:hAnsi="Arial" w:cstheme="majorBidi"/>
      <w:b/>
      <w:szCs w:val="36"/>
      <w:lang w:val="en-GB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51B94"/>
    <w:pPr>
      <w:keepNext/>
      <w:keepLines/>
      <w:spacing w:before="120"/>
      <w:outlineLvl w:val="1"/>
    </w:pPr>
    <w:rPr>
      <w:rFonts w:eastAsiaTheme="majorEastAsia" w:cstheme="majorBidi"/>
      <w:b/>
      <w:sz w:val="22"/>
      <w:szCs w:val="28"/>
      <w:lang w:val="en-GB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E6E89"/>
    <w:pPr>
      <w:keepNext/>
      <w:keepLines/>
      <w:spacing w:before="120"/>
      <w:outlineLvl w:val="2"/>
    </w:pPr>
    <w:rPr>
      <w:rFonts w:asciiTheme="majorHAnsi" w:eastAsiaTheme="majorEastAsia" w:hAnsiTheme="majorHAnsi" w:cstheme="majorBidi"/>
      <w:smallCaps/>
      <w:sz w:val="28"/>
      <w:szCs w:val="28"/>
      <w:lang w:val="en-GB"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E6E89"/>
    <w:pPr>
      <w:keepNext/>
      <w:keepLines/>
      <w:spacing w:before="120" w:line="259" w:lineRule="auto"/>
      <w:outlineLvl w:val="3"/>
    </w:pPr>
    <w:rPr>
      <w:rFonts w:asciiTheme="majorHAnsi" w:eastAsiaTheme="majorEastAsia" w:hAnsiTheme="majorHAnsi" w:cstheme="majorBidi"/>
      <w:caps/>
      <w:sz w:val="22"/>
      <w:szCs w:val="22"/>
      <w:lang w:val="en-GB"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E6E89"/>
    <w:pPr>
      <w:keepNext/>
      <w:keepLines/>
      <w:spacing w:before="120"/>
      <w:outlineLvl w:val="4"/>
    </w:pPr>
    <w:rPr>
      <w:rFonts w:asciiTheme="majorHAnsi" w:eastAsiaTheme="majorEastAsia" w:hAnsiTheme="majorHAnsi" w:cstheme="majorBidi"/>
      <w:i/>
      <w:iCs/>
      <w:caps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E6E89"/>
    <w:pPr>
      <w:keepNext/>
      <w:keepLines/>
      <w:spacing w:before="120"/>
      <w:outlineLvl w:val="5"/>
    </w:pPr>
    <w:rPr>
      <w:rFonts w:asciiTheme="majorHAnsi" w:eastAsiaTheme="majorEastAsia" w:hAnsiTheme="majorHAnsi" w:cstheme="majorBidi"/>
      <w:b/>
      <w:bCs/>
      <w:caps/>
      <w:color w:val="262626" w:themeColor="text1" w:themeTint="D9"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E6E89"/>
    <w:pPr>
      <w:keepNext/>
      <w:keepLines/>
      <w:spacing w:before="120"/>
      <w:outlineLvl w:val="6"/>
    </w:pPr>
    <w:rPr>
      <w:rFonts w:asciiTheme="majorHAnsi" w:eastAsiaTheme="majorEastAsia" w:hAnsiTheme="majorHAnsi" w:cstheme="majorBidi"/>
      <w:b/>
      <w:bCs/>
      <w:i/>
      <w:iCs/>
      <w:caps/>
      <w:color w:val="262626" w:themeColor="text1" w:themeTint="D9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E6E89"/>
    <w:pPr>
      <w:keepNext/>
      <w:keepLines/>
      <w:spacing w:before="120"/>
      <w:outlineLvl w:val="7"/>
    </w:pPr>
    <w:rPr>
      <w:rFonts w:asciiTheme="majorHAnsi" w:eastAsiaTheme="majorEastAsia" w:hAnsiTheme="majorHAnsi" w:cstheme="majorBidi"/>
      <w:b/>
      <w:bCs/>
      <w:caps/>
      <w:color w:val="7F7F7F" w:themeColor="text1" w:themeTint="8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E6E89"/>
    <w:pPr>
      <w:keepNext/>
      <w:keepLines/>
      <w:spacing w:before="120"/>
      <w:outlineLvl w:val="8"/>
    </w:pPr>
    <w:rPr>
      <w:rFonts w:asciiTheme="majorHAnsi" w:eastAsiaTheme="majorEastAsia" w:hAnsiTheme="majorHAnsi" w:cstheme="majorBidi"/>
      <w:b/>
      <w:bCs/>
      <w:i/>
      <w:iCs/>
      <w:caps/>
      <w:color w:val="7F7F7F" w:themeColor="text1" w:themeTint="8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3283B"/>
    <w:rPr>
      <w:color w:val="0563C1" w:themeColor="hyperlink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A3283B"/>
    <w:rPr>
      <w:rFonts w:ascii="Calibri" w:eastAsiaTheme="minorHAnsi" w:hAnsi="Calibri" w:cstheme="minorBidi"/>
      <w:sz w:val="22"/>
      <w:szCs w:val="21"/>
      <w:lang w:val="en-GB"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A3283B"/>
    <w:rPr>
      <w:rFonts w:ascii="Calibri" w:hAnsi="Calibri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7A79D2"/>
    <w:pPr>
      <w:spacing w:after="160"/>
    </w:pPr>
    <w:rPr>
      <w:rFonts w:asciiTheme="minorHAnsi" w:eastAsiaTheme="minorEastAsia" w:hAnsiTheme="minorHAnsi" w:cstheme="minorBidi"/>
      <w:lang w:val="en-GB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A79D2"/>
    <w:rPr>
      <w:rFonts w:eastAsiaTheme="minorEastAsia"/>
      <w:sz w:val="24"/>
      <w:szCs w:val="24"/>
      <w:lang w:eastAsia="zh-CN"/>
    </w:rPr>
  </w:style>
  <w:style w:type="paragraph" w:styleId="ListParagraph">
    <w:name w:val="List Paragraph"/>
    <w:basedOn w:val="Normal"/>
    <w:link w:val="ListParagraphChar"/>
    <w:uiPriority w:val="34"/>
    <w:qFormat/>
    <w:rsid w:val="00372696"/>
    <w:pPr>
      <w:spacing w:after="160" w:line="259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val="en-GB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73CC7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3CC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3CC7"/>
    <w:rPr>
      <w:rFonts w:eastAsiaTheme="minorEastAsia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3CC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3CC7"/>
    <w:rPr>
      <w:rFonts w:ascii="Segoe UI" w:eastAsiaTheme="minorEastAsia" w:hAnsi="Segoe UI" w:cs="Segoe UI"/>
      <w:sz w:val="18"/>
      <w:szCs w:val="18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C73CC7"/>
    <w:pPr>
      <w:spacing w:line="259" w:lineRule="auto"/>
      <w:jc w:val="center"/>
    </w:pPr>
    <w:rPr>
      <w:rFonts w:ascii="Calibri" w:eastAsiaTheme="minorEastAsia" w:hAnsi="Calibri" w:cs="Calibri"/>
      <w:noProof/>
      <w:sz w:val="22"/>
      <w:szCs w:val="22"/>
      <w:lang w:val="en-GB"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73CC7"/>
  </w:style>
  <w:style w:type="character" w:customStyle="1" w:styleId="EndNoteBibliographyTitleChar">
    <w:name w:val="EndNote Bibliography Title Char"/>
    <w:basedOn w:val="ListParagraphChar"/>
    <w:link w:val="EndNoteBibliographyTitle"/>
    <w:rsid w:val="00C73CC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73CC7"/>
    <w:pPr>
      <w:spacing w:after="160"/>
      <w:jc w:val="both"/>
    </w:pPr>
    <w:rPr>
      <w:rFonts w:ascii="Calibri" w:eastAsiaTheme="minorEastAsia" w:hAnsi="Calibri" w:cs="Calibri"/>
      <w:noProof/>
      <w:sz w:val="22"/>
      <w:szCs w:val="22"/>
      <w:lang w:val="en-GB" w:eastAsia="en-US"/>
    </w:rPr>
  </w:style>
  <w:style w:type="character" w:customStyle="1" w:styleId="EndNoteBibliographyChar">
    <w:name w:val="EndNote Bibliography Char"/>
    <w:basedOn w:val="ListParagraphChar"/>
    <w:link w:val="EndNoteBibliography"/>
    <w:rsid w:val="00C73CC7"/>
    <w:rPr>
      <w:rFonts w:ascii="Calibri" w:hAnsi="Calibri" w:cs="Calibri"/>
      <w:noProof/>
    </w:rPr>
  </w:style>
  <w:style w:type="character" w:customStyle="1" w:styleId="Heading3Char">
    <w:name w:val="Heading 3 Char"/>
    <w:basedOn w:val="DefaultParagraphFont"/>
    <w:link w:val="Heading3"/>
    <w:uiPriority w:val="9"/>
    <w:rsid w:val="00EE6E89"/>
    <w:rPr>
      <w:rFonts w:asciiTheme="majorHAnsi" w:eastAsiaTheme="majorEastAsia" w:hAnsiTheme="majorHAnsi" w:cstheme="majorBidi"/>
      <w:smallCaps/>
      <w:sz w:val="28"/>
      <w:szCs w:val="28"/>
    </w:rPr>
  </w:style>
  <w:style w:type="paragraph" w:styleId="NormalWeb">
    <w:name w:val="Normal (Web)"/>
    <w:basedOn w:val="Normal"/>
    <w:uiPriority w:val="99"/>
    <w:unhideWhenUsed/>
    <w:rsid w:val="008C1CAE"/>
    <w:pPr>
      <w:spacing w:before="100" w:beforeAutospacing="1" w:after="100" w:afterAutospacing="1"/>
    </w:pPr>
    <w:rPr>
      <w:lang w:val="en-GB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7D0863"/>
    <w:rPr>
      <w:rFonts w:ascii="Arial" w:eastAsiaTheme="majorEastAsia" w:hAnsi="Arial" w:cstheme="majorBidi"/>
      <w:b/>
      <w:sz w:val="24"/>
      <w:szCs w:val="36"/>
    </w:rPr>
  </w:style>
  <w:style w:type="paragraph" w:styleId="Footer">
    <w:name w:val="footer"/>
    <w:basedOn w:val="Normal"/>
    <w:link w:val="FooterChar"/>
    <w:uiPriority w:val="99"/>
    <w:unhideWhenUsed/>
    <w:rsid w:val="00B1066F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en-GB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B1066F"/>
  </w:style>
  <w:style w:type="table" w:styleId="TableGrid">
    <w:name w:val="Table Grid"/>
    <w:basedOn w:val="TableNormal"/>
    <w:uiPriority w:val="39"/>
    <w:rsid w:val="00B1066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">
    <w:name w:val="No List1"/>
    <w:next w:val="NoList"/>
    <w:uiPriority w:val="99"/>
    <w:semiHidden/>
    <w:unhideWhenUsed/>
    <w:rsid w:val="00B1066F"/>
  </w:style>
  <w:style w:type="paragraph" w:customStyle="1" w:styleId="Default">
    <w:name w:val="Default"/>
    <w:rsid w:val="00B1066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EE6E89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B1066F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en-GB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B1066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016B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A1DBD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FB06A5"/>
    <w:pPr>
      <w:spacing w:after="0" w:line="240" w:lineRule="auto"/>
    </w:pPr>
    <w:rPr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41229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EE6E89"/>
    <w:rPr>
      <w:b/>
      <w:bCs/>
    </w:rPr>
  </w:style>
  <w:style w:type="table" w:customStyle="1" w:styleId="TableGrid1">
    <w:name w:val="Table Grid1"/>
    <w:basedOn w:val="TableNormal"/>
    <w:next w:val="TableGrid"/>
    <w:uiPriority w:val="39"/>
    <w:rsid w:val="00E007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880A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A51B94"/>
    <w:rPr>
      <w:rFonts w:ascii="Times New Roman" w:eastAsiaTheme="majorEastAsia" w:hAnsi="Times New Roman" w:cstheme="majorBidi"/>
      <w:b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E6E89"/>
    <w:rPr>
      <w:rFonts w:asciiTheme="majorHAnsi" w:eastAsiaTheme="majorEastAsia" w:hAnsiTheme="majorHAnsi" w:cstheme="majorBidi"/>
      <w:cap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E6E89"/>
    <w:rPr>
      <w:rFonts w:asciiTheme="majorHAnsi" w:eastAsiaTheme="majorEastAsia" w:hAnsiTheme="majorHAnsi" w:cstheme="majorBidi"/>
      <w:i/>
      <w:iCs/>
      <w:caps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E6E89"/>
    <w:rPr>
      <w:rFonts w:asciiTheme="majorHAnsi" w:eastAsiaTheme="majorEastAsia" w:hAnsiTheme="majorHAnsi" w:cstheme="majorBidi"/>
      <w:b/>
      <w:bCs/>
      <w:caps/>
      <w:color w:val="262626" w:themeColor="text1" w:themeTint="D9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E6E89"/>
    <w:rPr>
      <w:rFonts w:asciiTheme="majorHAnsi" w:eastAsiaTheme="majorEastAsia" w:hAnsiTheme="majorHAnsi" w:cstheme="majorBidi"/>
      <w:b/>
      <w:bCs/>
      <w:i/>
      <w:iCs/>
      <w:caps/>
      <w:color w:val="262626" w:themeColor="text1" w:themeTint="D9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E6E89"/>
    <w:rPr>
      <w:rFonts w:asciiTheme="majorHAnsi" w:eastAsiaTheme="majorEastAsia" w:hAnsiTheme="majorHAnsi" w:cstheme="majorBidi"/>
      <w:b/>
      <w:bCs/>
      <w:caps/>
      <w:color w:val="7F7F7F" w:themeColor="text1" w:themeTint="8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E6E89"/>
    <w:rPr>
      <w:rFonts w:asciiTheme="majorHAnsi" w:eastAsiaTheme="majorEastAsia" w:hAnsiTheme="majorHAnsi" w:cstheme="majorBidi"/>
      <w:b/>
      <w:bCs/>
      <w:i/>
      <w:iCs/>
      <w:caps/>
      <w:color w:val="7F7F7F" w:themeColor="text1" w:themeTint="8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E6E89"/>
    <w:rPr>
      <w:b/>
      <w:bCs/>
      <w:smallCaps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EE6E89"/>
    <w:pPr>
      <w:contextualSpacing/>
    </w:pPr>
    <w:rPr>
      <w:rFonts w:asciiTheme="majorHAnsi" w:eastAsiaTheme="majorEastAsia" w:hAnsiTheme="majorHAnsi" w:cstheme="majorBidi"/>
      <w:caps/>
      <w:color w:val="404040" w:themeColor="text1" w:themeTint="BF"/>
      <w:spacing w:val="-10"/>
      <w:sz w:val="72"/>
      <w:szCs w:val="72"/>
      <w:lang w:val="en-GB" w:eastAsia="en-US"/>
    </w:rPr>
  </w:style>
  <w:style w:type="character" w:customStyle="1" w:styleId="TitleChar">
    <w:name w:val="Title Char"/>
    <w:basedOn w:val="DefaultParagraphFont"/>
    <w:link w:val="Title"/>
    <w:uiPriority w:val="10"/>
    <w:rsid w:val="00EE6E89"/>
    <w:rPr>
      <w:rFonts w:asciiTheme="majorHAnsi" w:eastAsiaTheme="majorEastAsia" w:hAnsiTheme="majorHAnsi" w:cstheme="majorBidi"/>
      <w:caps/>
      <w:color w:val="404040" w:themeColor="text1" w:themeTint="BF"/>
      <w:spacing w:val="-1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E6E89"/>
    <w:pPr>
      <w:numPr>
        <w:ilvl w:val="1"/>
      </w:numPr>
      <w:spacing w:after="160" w:line="259" w:lineRule="auto"/>
    </w:pPr>
    <w:rPr>
      <w:rFonts w:asciiTheme="majorHAnsi" w:eastAsiaTheme="majorEastAsia" w:hAnsiTheme="majorHAnsi" w:cstheme="majorBidi"/>
      <w:smallCaps/>
      <w:color w:val="595959" w:themeColor="text1" w:themeTint="A6"/>
      <w:sz w:val="28"/>
      <w:szCs w:val="28"/>
      <w:lang w:val="en-GB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EE6E89"/>
    <w:rPr>
      <w:rFonts w:asciiTheme="majorHAnsi" w:eastAsiaTheme="majorEastAsia" w:hAnsiTheme="majorHAnsi" w:cstheme="majorBidi"/>
      <w:smallCaps/>
      <w:color w:val="595959" w:themeColor="text1" w:themeTint="A6"/>
      <w:sz w:val="28"/>
      <w:szCs w:val="28"/>
    </w:rPr>
  </w:style>
  <w:style w:type="paragraph" w:styleId="NoSpacing">
    <w:name w:val="No Spacing"/>
    <w:uiPriority w:val="1"/>
    <w:qFormat/>
    <w:rsid w:val="00EE6E89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EE6E89"/>
    <w:pPr>
      <w:spacing w:before="160" w:after="160"/>
      <w:ind w:left="720" w:right="720"/>
    </w:pPr>
    <w:rPr>
      <w:rFonts w:asciiTheme="majorHAnsi" w:eastAsiaTheme="majorEastAsia" w:hAnsiTheme="majorHAnsi" w:cstheme="majorBidi"/>
      <w:sz w:val="25"/>
      <w:szCs w:val="25"/>
      <w:lang w:val="en-GB" w:eastAsia="en-US"/>
    </w:rPr>
  </w:style>
  <w:style w:type="character" w:customStyle="1" w:styleId="QuoteChar">
    <w:name w:val="Quote Char"/>
    <w:basedOn w:val="DefaultParagraphFont"/>
    <w:link w:val="Quote"/>
    <w:uiPriority w:val="29"/>
    <w:rsid w:val="00EE6E89"/>
    <w:rPr>
      <w:rFonts w:asciiTheme="majorHAnsi" w:eastAsiaTheme="majorEastAsia" w:hAnsiTheme="majorHAnsi" w:cstheme="majorBidi"/>
      <w:sz w:val="25"/>
      <w:szCs w:val="2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E6E89"/>
    <w:pPr>
      <w:spacing w:before="280" w:after="280"/>
      <w:ind w:left="1080" w:right="1080"/>
      <w:jc w:val="center"/>
    </w:pPr>
    <w:rPr>
      <w:rFonts w:asciiTheme="minorHAnsi" w:eastAsiaTheme="minorEastAsia" w:hAnsiTheme="minorHAnsi" w:cstheme="minorBidi"/>
      <w:color w:val="404040" w:themeColor="text1" w:themeTint="BF"/>
      <w:sz w:val="32"/>
      <w:szCs w:val="32"/>
      <w:lang w:val="en-GB"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E6E89"/>
    <w:rPr>
      <w:color w:val="404040" w:themeColor="text1" w:themeTint="BF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EE6E89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EE6E89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EE6E89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EE6E89"/>
    <w:rPr>
      <w:b/>
      <w:bCs/>
      <w:caps w:val="0"/>
      <w:smallCaps/>
      <w:color w:val="auto"/>
      <w:spacing w:val="3"/>
      <w:u w:val="single"/>
    </w:rPr>
  </w:style>
  <w:style w:type="character" w:styleId="BookTitle">
    <w:name w:val="Book Title"/>
    <w:basedOn w:val="DefaultParagraphFont"/>
    <w:uiPriority w:val="33"/>
    <w:qFormat/>
    <w:rsid w:val="00EE6E89"/>
    <w:rPr>
      <w:b/>
      <w:bCs/>
      <w:smallCaps/>
      <w:spacing w:val="7"/>
    </w:rPr>
  </w:style>
  <w:style w:type="paragraph" w:styleId="TOCHeading">
    <w:name w:val="TOC Heading"/>
    <w:basedOn w:val="Heading1"/>
    <w:next w:val="Normal"/>
    <w:uiPriority w:val="39"/>
    <w:unhideWhenUsed/>
    <w:qFormat/>
    <w:rsid w:val="00EE6E8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FD743D"/>
    <w:pPr>
      <w:tabs>
        <w:tab w:val="right" w:leader="dot" w:pos="9060"/>
      </w:tabs>
      <w:spacing w:after="100" w:line="259" w:lineRule="auto"/>
    </w:pPr>
    <w:rPr>
      <w:rFonts w:asciiTheme="minorHAnsi" w:eastAsiaTheme="minorEastAsia" w:hAnsiTheme="minorHAnsi" w:cstheme="minorBidi"/>
      <w:noProof/>
      <w:sz w:val="22"/>
      <w:szCs w:val="22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FD743D"/>
    <w:pPr>
      <w:spacing w:after="100" w:line="259" w:lineRule="auto"/>
      <w:ind w:left="220"/>
    </w:pPr>
    <w:rPr>
      <w:rFonts w:asciiTheme="minorHAnsi" w:eastAsiaTheme="minorEastAsia" w:hAnsiTheme="minorHAnsi" w:cstheme="minorBidi"/>
      <w:sz w:val="22"/>
      <w:szCs w:val="22"/>
      <w:lang w:val="en-GB" w:eastAsia="en-US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3351E"/>
    <w:rPr>
      <w:color w:val="605E5C"/>
      <w:shd w:val="clear" w:color="auto" w:fill="E1DFDD"/>
    </w:rPr>
  </w:style>
  <w:style w:type="paragraph" w:customStyle="1" w:styleId="CM1">
    <w:name w:val="CM1"/>
    <w:basedOn w:val="Default"/>
    <w:next w:val="Default"/>
    <w:rsid w:val="00C16CE7"/>
    <w:pPr>
      <w:widowControl w:val="0"/>
    </w:pPr>
    <w:rPr>
      <w:rFonts w:ascii="Calibri" w:eastAsia="Times New Roman" w:hAnsi="Calibri"/>
      <w:color w:val="auto"/>
      <w:lang w:val="en-CA" w:eastAsia="en-CA"/>
    </w:rPr>
  </w:style>
  <w:style w:type="paragraph" w:customStyle="1" w:styleId="CM2">
    <w:name w:val="CM2"/>
    <w:basedOn w:val="Default"/>
    <w:next w:val="Default"/>
    <w:rsid w:val="00C16CE7"/>
    <w:pPr>
      <w:widowControl w:val="0"/>
      <w:spacing w:after="373"/>
    </w:pPr>
    <w:rPr>
      <w:rFonts w:ascii="Calibri" w:eastAsia="Times New Roman" w:hAnsi="Calibri"/>
      <w:color w:val="auto"/>
      <w:lang w:val="en-CA"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375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2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71885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880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56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89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48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57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0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2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9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1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5979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378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9D959B2D8FA5C4980890EF71530081A" ma:contentTypeVersion="13" ma:contentTypeDescription="Create a new document." ma:contentTypeScope="" ma:versionID="31c53e9157b1f00f6de63a8b30895c86">
  <xsd:schema xmlns:xsd="http://www.w3.org/2001/XMLSchema" xmlns:xs="http://www.w3.org/2001/XMLSchema" xmlns:p="http://schemas.microsoft.com/office/2006/metadata/properties" xmlns:ns3="917767b3-d7cc-4621-8ad9-27e46fe3c43e" xmlns:ns4="1ff86b73-d2ed-45d1-9e31-5b4a0d263f49" targetNamespace="http://schemas.microsoft.com/office/2006/metadata/properties" ma:root="true" ma:fieldsID="45317884420a277f9e39abf8807c1c3d" ns3:_="" ns4:_="">
    <xsd:import namespace="917767b3-d7cc-4621-8ad9-27e46fe3c43e"/>
    <xsd:import namespace="1ff86b73-d2ed-45d1-9e31-5b4a0d263f49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7767b3-d7cc-4621-8ad9-27e46fe3c43e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f86b73-d2ed-45d1-9e31-5b4a0d263f4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823CC87A-33F0-42A4-8303-22389506DC0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17767b3-d7cc-4621-8ad9-27e46fe3c43e"/>
    <ds:schemaRef ds:uri="1ff86b73-d2ed-45d1-9e31-5b4a0d263f4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6E8CDAD-C369-4EA7-BD95-7FED83570E4D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8CC708BA-4AE7-4576-B2F4-B3FC851F3FE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09D41BB-EC30-416A-B099-43F29A038E14}">
  <ds:schemaRefs>
    <ds:schemaRef ds:uri="http://schemas.openxmlformats.org/package/2006/metadata/core-properties"/>
    <ds:schemaRef ds:uri="917767b3-d7cc-4621-8ad9-27e46fe3c43e"/>
    <ds:schemaRef ds:uri="http://purl.org/dc/dcmitype/"/>
    <ds:schemaRef ds:uri="http://schemas.microsoft.com/office/infopath/2007/PartnerControls"/>
    <ds:schemaRef ds:uri="http://schemas.microsoft.com/office/2006/documentManagement/types"/>
    <ds:schemaRef ds:uri="http://purl.org/dc/elements/1.1/"/>
    <ds:schemaRef ds:uri="http://schemas.microsoft.com/office/2006/metadata/properties"/>
    <ds:schemaRef ds:uri="1ff86b73-d2ed-45d1-9e31-5b4a0d263f49"/>
    <ds:schemaRef ds:uri="http://purl.org/dc/terms/"/>
    <ds:schemaRef ds:uri="http://www.w3.org/XML/1998/namespac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97</Words>
  <Characters>1124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1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ae Stefanetti</dc:creator>
  <cp:keywords/>
  <dc:description/>
  <cp:lastModifiedBy>Renae Stefanetti</cp:lastModifiedBy>
  <cp:revision>4</cp:revision>
  <cp:lastPrinted>2021-05-04T08:18:00Z</cp:lastPrinted>
  <dcterms:created xsi:type="dcterms:W3CDTF">2021-08-25T14:31:00Z</dcterms:created>
  <dcterms:modified xsi:type="dcterms:W3CDTF">2021-08-25T18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D959B2D8FA5C4980890EF71530081A</vt:lpwstr>
  </property>
</Properties>
</file>